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1F6849"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123E1BAF" w:rsidR="00737CA5" w:rsidRPr="001F6849" w:rsidRDefault="00737CA5" w:rsidP="00737CA5">
      <w:pPr>
        <w:spacing w:before="1560" w:after="0"/>
        <w:jc w:val="center"/>
        <w:rPr>
          <w:b/>
          <w:bCs/>
          <w:sz w:val="28"/>
          <w:szCs w:val="28"/>
        </w:rPr>
      </w:pPr>
      <w:r w:rsidRPr="001F6849">
        <w:rPr>
          <w:b/>
          <w:bCs/>
          <w:sz w:val="28"/>
          <w:szCs w:val="28"/>
        </w:rPr>
        <w:t xml:space="preserve">BRNO </w:t>
      </w:r>
      <w:proofErr w:type="gramStart"/>
      <w:r w:rsidRPr="001F6849">
        <w:rPr>
          <w:b/>
          <w:bCs/>
          <w:sz w:val="28"/>
          <w:szCs w:val="28"/>
        </w:rPr>
        <w:t>202</w:t>
      </w:r>
      <w:r w:rsidR="00DC6A60" w:rsidRPr="001F6849">
        <w:rPr>
          <w:b/>
          <w:bCs/>
          <w:sz w:val="28"/>
          <w:szCs w:val="28"/>
        </w:rPr>
        <w:t>?</w:t>
      </w:r>
      <w:r w:rsidR="00341D2E" w:rsidRPr="001F6849">
        <w:rPr>
          <w:b/>
          <w:bCs/>
          <w:sz w:val="28"/>
          <w:szCs w:val="28"/>
        </w:rPr>
        <w:t>(</w:t>
      </w:r>
      <w:proofErr w:type="gramEnd"/>
      <w:r w:rsidR="00341D2E" w:rsidRPr="001F6849">
        <w:rPr>
          <w:b/>
          <w:bCs/>
          <w:sz w:val="28"/>
          <w:szCs w:val="28"/>
        </w:rPr>
        <w:t>3)</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r w:rsidRPr="001F6849">
              <w:rPr>
                <w:szCs w:val="24"/>
              </w:rPr>
              <w:t>xx</w:t>
            </w:r>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r w:rsidRPr="001F6849">
              <w:t>Author:</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r w:rsidRPr="001F6849">
              <w:rPr>
                <w:szCs w:val="24"/>
              </w:rPr>
              <w:t>Faculty of Science, Masaryk University</w:t>
            </w:r>
          </w:p>
          <w:p w14:paraId="1A923EAF" w14:textId="77777777" w:rsidR="00D64539" w:rsidRPr="001F6849" w:rsidRDefault="00D64539" w:rsidP="00D64539">
            <w:pPr>
              <w:pStyle w:val="bibentrytext"/>
              <w:rPr>
                <w:szCs w:val="24"/>
              </w:rPr>
            </w:pPr>
            <w:r w:rsidRPr="001F6849">
              <w:rPr>
                <w:szCs w:val="24"/>
              </w:rPr>
              <w:t>Department of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r w:rsidRPr="001F6849">
              <w:t>Title of Thesis:</w:t>
            </w:r>
          </w:p>
        </w:tc>
        <w:tc>
          <w:tcPr>
            <w:tcW w:w="6125" w:type="dxa"/>
          </w:tcPr>
          <w:p w14:paraId="11EAA9B0" w14:textId="2B821CEC" w:rsidR="00D64539" w:rsidRPr="001F6849" w:rsidRDefault="00341D2E" w:rsidP="00D64539">
            <w:pPr>
              <w:pStyle w:val="bibentrytext"/>
              <w:rPr>
                <w:szCs w:val="24"/>
              </w:rPr>
            </w:pPr>
            <w:r w:rsidRPr="001F6849">
              <w:t>Web virtual reality: a new way of presenting geospatial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r w:rsidRPr="001F6849">
              <w:t>Degree Programme:</w:t>
            </w:r>
          </w:p>
        </w:tc>
        <w:tc>
          <w:tcPr>
            <w:tcW w:w="6125" w:type="dxa"/>
          </w:tcPr>
          <w:p w14:paraId="215CF4F8" w14:textId="2556747D" w:rsidR="00D64539" w:rsidRPr="001F6849" w:rsidRDefault="00341D2E" w:rsidP="00D64539">
            <w:pPr>
              <w:pStyle w:val="bibentrytext"/>
              <w:rPr>
                <w:szCs w:val="24"/>
              </w:rPr>
            </w:pPr>
            <w:r w:rsidRPr="001F6849">
              <w:rPr>
                <w:szCs w:val="24"/>
              </w:rPr>
              <w:t>Cartography and geoinformatics</w:t>
            </w:r>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r w:rsidRPr="001F6849">
              <w:t>Field of Study:</w:t>
            </w:r>
          </w:p>
        </w:tc>
        <w:tc>
          <w:tcPr>
            <w:tcW w:w="6125" w:type="dxa"/>
          </w:tcPr>
          <w:p w14:paraId="71A10349" w14:textId="6ABD1B77" w:rsidR="00D64539" w:rsidRPr="001F6849" w:rsidRDefault="00341D2E" w:rsidP="00D64539">
            <w:pPr>
              <w:pStyle w:val="bibentrytext"/>
              <w:rPr>
                <w:szCs w:val="24"/>
              </w:rPr>
            </w:pPr>
            <w:r w:rsidRPr="001F6849">
              <w:rPr>
                <w:szCs w:val="24"/>
              </w:rPr>
              <w:t>Cartography and geoinformatics</w:t>
            </w:r>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r w:rsidRPr="001F6849">
              <w:t>Academic Year:</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r w:rsidRPr="001F6849">
              <w:t>Number of Pages:</w:t>
            </w:r>
          </w:p>
        </w:tc>
        <w:tc>
          <w:tcPr>
            <w:tcW w:w="6125" w:type="dxa"/>
          </w:tcPr>
          <w:p w14:paraId="23C49C23" w14:textId="77777777" w:rsidR="00D64539" w:rsidRPr="001F6849" w:rsidRDefault="00D64539" w:rsidP="00D64539">
            <w:pPr>
              <w:pStyle w:val="bibentrytext"/>
              <w:rPr>
                <w:szCs w:val="24"/>
              </w:rPr>
            </w:pPr>
            <w:r w:rsidRPr="001F6849">
              <w:rPr>
                <w:szCs w:val="24"/>
              </w:rPr>
              <w:t>xx</w:t>
            </w:r>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r w:rsidRPr="001F6849">
              <w:t>Keywords:</w:t>
            </w:r>
          </w:p>
        </w:tc>
        <w:tc>
          <w:tcPr>
            <w:tcW w:w="6125" w:type="dxa"/>
          </w:tcPr>
          <w:p w14:paraId="623224F0" w14:textId="77777777" w:rsidR="00D64539" w:rsidRPr="001F6849" w:rsidRDefault="00D64539" w:rsidP="00D64539">
            <w:pPr>
              <w:pStyle w:val="bibentrytext"/>
              <w:rPr>
                <w:szCs w:val="24"/>
              </w:rPr>
            </w:pPr>
            <w:r w:rsidRPr="001F6849">
              <w:rPr>
                <w:szCs w:val="24"/>
              </w:rPr>
              <w:t>Keyword, Keyword, Keyword, Keyword, Keyword, Keyword, Keyword, Keyword</w:t>
            </w:r>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r w:rsidRPr="001F6849">
        <w:t xml:space="preserve">Bachelor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 xml:space="preserve">-Based Framework for Creating Immersive Analytics Experiences. IEEE Transactions on Visualization and Computer Graphics,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Utilizing A Game Engine for Interactive </w:t>
      </w:r>
      <w:proofErr w:type="gramStart"/>
      <w:r w:rsidRPr="001F6849">
        <w:t>3D</w:t>
      </w:r>
      <w:proofErr w:type="gramEnd"/>
      <w:r w:rsidRPr="001F6849">
        <w:t xml:space="preserve"> Topographic Data Visualization. ISPRS International Journal of Geo-Information,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Usability of WebXR Visualizations in Urban Planning. ISPRS International Journal of Geo-Information,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Virtual and Immersive Environments. Wilson, J. P.: The Geographic Information Science &amp; Technology Body of Knowledge. Ithaca,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Interoperable information model for geovisualization and interaction in XR environments, International Journal of Geographical Information Science, roč. 34, č. 1. s. 1–30. https://doi.org/10.1080/13658816.2019.1706739 </w:t>
      </w:r>
    </w:p>
    <w:p w14:paraId="23E6F2A6" w14:textId="4E1C8F7E" w:rsidR="00D85329" w:rsidRPr="001F6849" w:rsidRDefault="00341D2E" w:rsidP="00341D2E">
      <w:pPr>
        <w:pStyle w:val="Normlnprvnodsazen"/>
        <w:ind w:firstLine="0"/>
      </w:pPr>
      <w:r w:rsidRPr="001F6849">
        <w:t>ŠTĚRBA, Z., ŠAŠINKA, Č., STACHOŇ, Z., ŠTAMPACH, R., MORONG, K. (2015): Selected Issues of Experimental Testing in Cartography.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Herber,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proofErr w:type="gramStart"/>
      <w:r w:rsidRPr="001F6849">
        <w:t>slouží</w:t>
      </w:r>
      <w:proofErr w:type="gramEnd"/>
      <w:r w:rsidRPr="001F6849">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w:t>
      </w:r>
      <w:proofErr w:type="gramStart"/>
      <w:r w:rsidRPr="001F6849">
        <w:t>2D</w:t>
      </w:r>
      <w:proofErr w:type="gramEnd"/>
      <w:r w:rsidRPr="001F6849">
        <w:t xml:space="preserve">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1F6849">
        <w:rPr>
          <w:highlight w:val="yellow"/>
        </w:rPr>
        <w:t>3D</w:t>
      </w:r>
      <w:proofErr w:type="gramEnd"/>
      <w:r w:rsidRPr="001F6849">
        <w:rPr>
          <w:highlight w:val="yellow"/>
        </w:rPr>
        <w:t xml:space="preserve"> mapu? Kde </w:t>
      </w:r>
      <w:proofErr w:type="gramStart"/>
      <w:r w:rsidRPr="001F6849">
        <w:rPr>
          <w:highlight w:val="yellow"/>
        </w:rPr>
        <w:t>leží</w:t>
      </w:r>
      <w:proofErr w:type="gramEnd"/>
      <w:r w:rsidRPr="001F6849">
        <w:rPr>
          <w:highlight w:val="yellow"/>
        </w:rPr>
        <w:t xml:space="preserve">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w:t>
      </w:r>
      <w:proofErr w:type="gramStart"/>
      <w:r w:rsidRPr="001F6849">
        <w:rPr>
          <w:highlight w:val="yellow"/>
        </w:rPr>
        <w:t>snaží</w:t>
      </w:r>
      <w:proofErr w:type="gramEnd"/>
      <w:r w:rsidRPr="001F6849">
        <w:rPr>
          <w:highlight w:val="yellow"/>
        </w:rPr>
        <w:t xml:space="preserve">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77777777"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r w:rsidR="00BC3D00" w:rsidRPr="001F6849">
        <w:t>¨</w:t>
      </w:r>
    </w:p>
    <w:p w14:paraId="080C8515" w14:textId="1689BD6A" w:rsidR="006C4BF4" w:rsidRPr="001F6849" w:rsidRDefault="006C4BF4" w:rsidP="00BC3D00">
      <w:pPr>
        <w:pStyle w:val="Normlnprvnodsazen"/>
        <w:numPr>
          <w:ilvl w:val="0"/>
          <w:numId w:val="26"/>
        </w:numPr>
      </w:pPr>
      <w:ins w:id="17" w:author="Jan Horák" w:date="2023-06-15T11:15:00Z">
        <w:r w:rsidRPr="001F6849">
          <w:rPr>
            <w:highlight w:val="yellow"/>
          </w:rPr>
          <w:t>Vývoj pilotní aplikace pomocí vybraných technologií.</w:t>
        </w:r>
      </w:ins>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Pr="001F6849"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4B812A2A"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AC6351">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4ljPn6TB/vlIKIp3f","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r w:rsidR="00071441" w:rsidRPr="001F6849">
        <w:t>geo-</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r w:rsidR="00805D18" w:rsidRPr="001F6849">
        <w:rPr>
          <w:i/>
          <w:iCs/>
        </w:rPr>
        <w:t>virtual geographic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TODO Mozila Hubs aj.</w:t>
      </w:r>
      <w:r w:rsidR="004278FB" w:rsidRPr="001F6849">
        <w:t xml:space="preserve"> </w:t>
      </w:r>
      <w:r w:rsidR="00370404">
        <w:t xml:space="preserve">Vizualizaci velkého množství 3D budov </w:t>
      </w:r>
      <w:r w:rsidR="00E21604">
        <w:t xml:space="preserve">(veškeré budovy v Holandsku) </w:t>
      </w:r>
      <w:r w:rsidR="00370404">
        <w:t xml:space="preserve">pomocí webového prohlížeče </w:t>
      </w:r>
      <w:proofErr w:type="gramStart"/>
      <w:r w:rsidR="00370404">
        <w:t>řeší .</w:t>
      </w:r>
      <w:proofErr w:type="gramEnd"/>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enginů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enginů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goevizualizaci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r w:rsidR="00B12CF6" w:rsidRPr="001F6849">
        <w:t>Geovizualizace v rámci tohoto výzkumu spočívala ve vytvoření virtuálních prostředí univerzitního kampusu pomocí herních enginů (</w:t>
      </w:r>
      <w:ins w:id="32" w:author="Lukáš Herman" w:date="2023-02-21T16:15:00Z">
        <w:r w:rsidR="00AA587E" w:rsidRPr="001F6849">
          <w:t xml:space="preserve">např. </w:t>
        </w:r>
      </w:ins>
      <w:r w:rsidR="00B12CF6" w:rsidRPr="001F6849">
        <w:t xml:space="preserve">Unity, Unreal).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techologií, které jej umožňují.  </w:t>
      </w:r>
      <w:r w:rsidRPr="001F6849">
        <w:rPr>
          <w:highlight w:val="yellow"/>
        </w:rPr>
        <w:t xml:space="preserve">#todo – Obecne info o </w:t>
      </w:r>
      <w:proofErr w:type="gramStart"/>
      <w:r w:rsidRPr="001F6849">
        <w:rPr>
          <w:highlight w:val="yellow"/>
        </w:rPr>
        <w:t>tom</w:t>
      </w:r>
      <w:proofErr w:type="gramEnd"/>
      <w:r w:rsidRPr="001F6849">
        <w:rPr>
          <w:highlight w:val="yellow"/>
        </w:rPr>
        <w:t xml:space="preserve"> jak funguje web (scope zjistit ze studentskych praci)</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r w:rsidR="004F5876" w:rsidRPr="001F6849">
        <w:rPr>
          <w:highlight w:val="yellow"/>
        </w:rPr>
        <w:t>Usability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r w:rsidR="00E7237C" w:rsidRPr="001F6849">
        <w:rPr>
          <w:color w:val="000000" w:themeColor="text1"/>
          <w:lang w:eastAsia="cs-CZ"/>
        </w:rPr>
        <w:t xml:space="preserve">Sherman a Craig definují virtuální realitu následovně: </w:t>
      </w:r>
    </w:p>
    <w:p w14:paraId="488CEC18" w14:textId="7A8A3B69" w:rsidR="00DD7256" w:rsidRPr="001F6849" w:rsidRDefault="00E7237C" w:rsidP="00E7237C">
      <w:pPr>
        <w:pStyle w:val="Quote"/>
      </w:pPr>
      <w:r w:rsidRPr="001F6849">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r w:rsidRPr="001F6849">
        <w:rPr>
          <w:i/>
          <w:iCs/>
          <w:lang w:eastAsia="en-US"/>
        </w:rPr>
        <w:t>experience</w:t>
      </w:r>
      <w:r w:rsidRPr="001F6849">
        <w:rPr>
          <w:lang w:eastAsia="en-US"/>
        </w:rPr>
        <w:t xml:space="preserve">), jelikož virtuální realita je reálná až v případě, kdy jí někdo (Účastník) zažívá / vnímá. Jakožto zážitek definuje virtuální realitu i LaValle následovně: </w:t>
      </w:r>
    </w:p>
    <w:p w14:paraId="6C73CD1F" w14:textId="29B40232" w:rsidR="003061F0" w:rsidRPr="001F6849" w:rsidRDefault="00E7237C" w:rsidP="003061F0">
      <w:pPr>
        <w:pStyle w:val="Quote"/>
        <w:rPr>
          <w:lang w:eastAsia="cs-CZ"/>
        </w:rPr>
      </w:pPr>
      <w:r w:rsidRPr="001F6849">
        <w:rPr>
          <w:lang w:eastAsia="cs-CZ"/>
        </w:rPr>
        <w:t xml:space="preserve">Inducing targeted behavior in an organism by using artificial sensory stimulation while the organism has little or no awareness of th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MacEachren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Definice Shermana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zážitku stejně jako LaValle,</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r w:rsidRPr="001F6849">
        <w:t>Sherman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Sherman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LaValle definuje stejný koncept pomocí termínu </w:t>
      </w:r>
      <w:r w:rsidR="0047600E" w:rsidRPr="001F6849">
        <w:rPr>
          <w:i/>
          <w:iCs/>
        </w:rPr>
        <w:t>Awareness</w:t>
      </w:r>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Shermana a Craiga klíčovým prvkem k autenticitě virtuální reality.</w:t>
      </w:r>
      <w:r w:rsidR="00BA1AC6" w:rsidRPr="001F6849">
        <w:t xml:space="preserve"> LaVall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 xml:space="preserve">open-loop </w:t>
      </w:r>
      <w:r w:rsidR="0001411B" w:rsidRPr="001F6849">
        <w:t xml:space="preserve">(nemá vliv) </w:t>
      </w:r>
      <w:r w:rsidR="00BA1AC6" w:rsidRPr="001F6849">
        <w:t xml:space="preserve">a </w:t>
      </w:r>
      <w:r w:rsidR="00BA1AC6" w:rsidRPr="001F6849">
        <w:rPr>
          <w:i/>
          <w:iCs/>
        </w:rPr>
        <w:t>closed-</w:t>
      </w:r>
      <w:r w:rsidR="00471E68" w:rsidRPr="001F6849">
        <w:rPr>
          <w:i/>
          <w:iCs/>
        </w:rPr>
        <w:t>loop</w:t>
      </w:r>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 xml:space="preserve">Výše zmíněné koncepty je možné přímo překrýt s MacEachrenovy,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r w:rsidR="00C22B58" w:rsidRPr="001F6849">
        <w:t>LaValle pod termín virtuální reality řadí termíny AR (</w:t>
      </w:r>
      <w:r w:rsidR="00C22B58" w:rsidRPr="001F6849">
        <w:rPr>
          <w:i/>
          <w:iCs/>
        </w:rPr>
        <w:t>Augmented reality</w:t>
      </w:r>
      <w:r w:rsidR="00C22B58" w:rsidRPr="001F6849">
        <w:t>), MR (</w:t>
      </w:r>
      <w:r w:rsidR="00C22B58" w:rsidRPr="001F6849">
        <w:rPr>
          <w:i/>
          <w:iCs/>
        </w:rPr>
        <w:t>Mixed reality</w:t>
      </w:r>
      <w:r w:rsidR="00C22B58" w:rsidRPr="001F6849">
        <w:t>) a XR (</w:t>
      </w:r>
      <w:r w:rsidR="00C22B58" w:rsidRPr="001F6849">
        <w:rPr>
          <w:i/>
          <w:iCs/>
        </w:rPr>
        <w:t>Extended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3C992046" w14:textId="7515273F" w:rsidR="00B70690" w:rsidRDefault="00D36A82" w:rsidP="00B70690">
      <w:pPr>
        <w:pStyle w:val="Normlnprvnodsazen"/>
      </w:pPr>
      <w:r w:rsidRPr="005C35FA">
        <w:rPr>
          <w:highlight w:val="yellow"/>
        </w:rPr>
        <w:t xml:space="preserve">Do termínu virtuální reality LaValle zahrnuje i termín </w:t>
      </w:r>
      <w:r w:rsidRPr="005C35FA">
        <w:rPr>
          <w:i/>
          <w:iCs/>
          <w:highlight w:val="yellow"/>
        </w:rPr>
        <w:t xml:space="preserve">virtual environments, </w:t>
      </w:r>
      <w:r w:rsidRPr="005C35FA">
        <w:rPr>
          <w:highlight w:val="yellow"/>
        </w:rPr>
        <w:t>který je preferován v akademickém prostředí</w:t>
      </w:r>
      <w:r w:rsidR="00683A89" w:rsidRPr="005C35FA">
        <w:rPr>
          <w:highlight w:val="yellow"/>
        </w:rPr>
        <w:t xml:space="preserve">, </w:t>
      </w:r>
      <w:r w:rsidRPr="005C35FA">
        <w:rPr>
          <w:highlight w:val="yellow"/>
        </w:rPr>
        <w:t>v</w:t>
      </w:r>
      <w:r w:rsidR="00683A89" w:rsidRPr="005C35FA">
        <w:rPr>
          <w:highlight w:val="yellow"/>
        </w:rPr>
        <w:t> geografii tedy</w:t>
      </w:r>
      <w:r w:rsidRPr="005C35FA">
        <w:rPr>
          <w:highlight w:val="yellow"/>
        </w:rPr>
        <w:t xml:space="preserve"> pak </w:t>
      </w:r>
      <w:proofErr w:type="gramStart"/>
      <w:r w:rsidRPr="005C35FA">
        <w:rPr>
          <w:highlight w:val="yellow"/>
        </w:rPr>
        <w:t>VGE</w:t>
      </w:r>
      <w:r w:rsidR="00B70690" w:rsidRPr="005C35FA">
        <w:rPr>
          <w:highlight w:val="yellow"/>
        </w:rPr>
        <w:t xml:space="preserve"> </w:t>
      </w:r>
      <w:r w:rsidRPr="005C35FA">
        <w:rPr>
          <w:highlight w:val="yellow"/>
        </w:rPr>
        <w:t>.</w:t>
      </w:r>
      <w:proofErr w:type="gramEnd"/>
      <w:r w:rsid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r>
        <w:t>Teleprezence</w:t>
      </w:r>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r>
        <w:t>Imerzivní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159F13C7"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virutální svět v zobrazovacím zařízení (HMD). V rámci imerzivního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 xml:space="preserve">Míra imerze tedy závisí na tom, jaké smysly jsou </w:t>
      </w:r>
      <w:r w:rsidR="00713779" w:rsidRPr="001F6849">
        <w:lastRenderedPageBreak/>
        <w:t xml:space="preserve">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haptické)</w:t>
      </w:r>
      <w:ins w:id="50" w:author="Jan Horák" w:date="2023-06-15T11:45:00Z">
        <w:r w:rsidR="00713779" w:rsidRPr="001F6849">
          <w:t>. Terminologie následně obsahuje tedy termíny jakožto mobile VR, desktop VR a HMD – immersi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Sherman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7760C4F4"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Stachoň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669B996B" w14:textId="77777777" w:rsidR="00D311E6" w:rsidRDefault="006E31FC" w:rsidP="00D11841">
      <w:pPr>
        <w:rPr>
          <w:lang w:val="en-US" w:eastAsia="cs-CZ"/>
        </w:rPr>
      </w:pPr>
      <w:r>
        <w:rPr>
          <w:lang w:eastAsia="cs-CZ"/>
        </w:rPr>
        <w:t>Kartografie v posledních 30 letech prošla tzv. „geoinformatizací“,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Immersi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33A34235" w14:textId="431A64D8" w:rsidR="00FB677F" w:rsidRDefault="005B23C8" w:rsidP="00D311E6">
      <w:pPr>
        <w:pStyle w:val="Normlnprvnodsazen"/>
      </w:pPr>
      <w:r w:rsidRPr="00D311E6">
        <w:t xml:space="preserve">Obecný přehled témat v kartografii využívajících 3D prostředí a různých úrovní jejich </w:t>
      </w:r>
      <w:r w:rsidR="00212457" w:rsidRPr="00D311E6">
        <w:t>vizualizace</w:t>
      </w:r>
      <w:r w:rsidRPr="00D311E6">
        <w:t xml:space="preserv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xml:space="preserve">. Jedná se o: topografická data a analýz nad nimi, 3D katastr, dokumentace a uchování kulturního dědictví, </w:t>
      </w:r>
      <w:r w:rsidR="00212457" w:rsidRPr="00D311E6">
        <w:t>virtuální turismus, výuka geografie, orientace a navigace v zastavěných oblastech</w:t>
      </w:r>
      <w:r w:rsidR="00212457">
        <w:t xml:space="preserve">, vizualizace v hydrologii, podpora při krizovém </w:t>
      </w:r>
      <w:r w:rsidR="00212457">
        <w:lastRenderedPageBreak/>
        <w:t xml:space="preserve">řízení, vojenské simulace, geologie a geofyzika, meteorologie a teplotní, hlukové, ekologické </w:t>
      </w:r>
      <w:r w:rsidR="003B54F9">
        <w:t>a hlukové</w:t>
      </w:r>
      <w:r w:rsidR="00212457">
        <w:t xml:space="preserve"> studie urbánních prostředí, modelování budov a facility management. </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interakci mezi člověkem a počítačem, distribuované geografické modelování a simulace a síťovou geo-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Digital Earth</w:t>
      </w:r>
    </w:p>
    <w:p w14:paraId="54D30151" w14:textId="5CD791E1" w:rsidR="00573340" w:rsidRPr="00573340" w:rsidRDefault="00573340" w:rsidP="00212457">
      <w:pPr>
        <w:pStyle w:val="Normlnprvnodsazen"/>
        <w:ind w:firstLine="0"/>
        <w:rPr>
          <w:lang w:eastAsia="en-US"/>
        </w:rPr>
      </w:pPr>
      <w:r>
        <w:rPr>
          <w:lang w:eastAsia="en-US"/>
        </w:rPr>
        <w:t xml:space="preserve">Digital Earth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Z vědeckého hlediska má Digitální Země dvě základní aspekty. Zaprvé, Digitální Země představuje rozsáhlý systém dat a informací, který agreguje a prezentuje data a informace týkající se Země. Navíc je Digitální Země virtuálním systémem Země, který může provádět simulace systému a podporu rozhodování pro složité geovědní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r w:rsidRPr="001F6849">
        <w:t>Metaverse</w:t>
      </w:r>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Metaverse je </w:t>
      </w:r>
      <w:r w:rsidR="009F23F8">
        <w:rPr>
          <w:b w:val="0"/>
          <w:bCs/>
        </w:rPr>
        <w:t>obtížně definovatelný</w:t>
      </w:r>
      <w:r w:rsidRPr="00FC59D6">
        <w:rPr>
          <w:b w:val="0"/>
          <w:bCs/>
        </w:rPr>
        <w:t xml:space="preserve"> a jeho význam se mění v závislosti na perspektivě a kontextu. Existuje mnoho různých názorů a přístupů k tomu, co Metaverse skutečně představuje</w:t>
      </w:r>
      <w:r w:rsidR="00FC59D6" w:rsidRPr="00FC59D6">
        <w:rPr>
          <w:b w:val="0"/>
          <w:bCs/>
        </w:rPr>
        <w:t xml:space="preserve"> </w:t>
      </w:r>
      <w:r w:rsidRPr="00FC59D6">
        <w:rPr>
          <w:b w:val="0"/>
          <w:bCs/>
        </w:rPr>
        <w:t xml:space="preserve">Jedním z aspektů, který ilustruje nejednoznačnost Metaverse, je různorodost definic a pohledů na tento koncept. Někteří ho vidí </w:t>
      </w:r>
      <w:r w:rsidRPr="00FC59D6">
        <w:rPr>
          <w:b w:val="0"/>
          <w:bCs/>
        </w:rPr>
        <w:lastRenderedPageBreak/>
        <w:t>jako kolektivní termín pro digitální trojrozměrné světy, zatímco jiní vnímají Metaverse jako potenciální následující generaci internetu, která by mohla definovat Web 3.0 nebo se alespoň stát jeho součástí. Existují také představy o Metavers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metaverse často spojován s MMORPG počítačovými hrami, jelikož koncept individuálních virtuálních světů umožňujících sociální interakce odpovídá představám o Metavers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0D85C82F" w14:textId="53D19CFD" w:rsidR="00B70690" w:rsidRDefault="00FC59D6" w:rsidP="003B54F9">
      <w:pPr>
        <w:pStyle w:val="Quote"/>
      </w:pPr>
      <w:r w:rsidRPr="00FC59D6">
        <w:t xml:space="preserve">Metavers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r>
        <w:t xml:space="preserve"> </w:t>
      </w:r>
    </w:p>
    <w:p w14:paraId="78EA2ED1" w14:textId="0F915AC9" w:rsidR="003B54F9" w:rsidRPr="003B54F9" w:rsidRDefault="003B54F9" w:rsidP="003B54F9">
      <w:r>
        <w:t xml:space="preserve">Všechny výše uvedené termíny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Earth, Metavers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124624AD"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Sherman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ins w:id="56" w:author="Jan Horák" w:date="2023-06-15T11:49:00Z">
        <w:r w:rsidR="00BC59E7" w:rsidRPr="001F6849">
          <w:t>Úživatel</w:t>
        </w:r>
      </w:ins>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LaValle rozděluje systém virtuální reality na obdobné komponenty (Hardware, Software </w:t>
      </w:r>
      <w:ins w:id="57" w:author="Jan Horák" w:date="2023-06-15T11:48:00Z">
        <w:r w:rsidR="00BC59E7" w:rsidRPr="001F6849">
          <w:t xml:space="preserve">a </w:t>
        </w:r>
      </w:ins>
      <w:del w:id="58" w:author="Jan Horák" w:date="2023-06-15T11:48:00Z">
        <w:r w:rsidR="003061F0" w:rsidRPr="001F6849" w:rsidDel="00BC59E7">
          <w:delText>a Účastník</w:delText>
        </w:r>
      </w:del>
      <w:ins w:id="59"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AC6351">
        <w:instrText xml:space="preserve"> ADDIN ZOTERO_ITEM CSL_CITATION {"citationID":"3CtlPLsy","properties":{"formattedCitation":"(Coltekin et al. 2020)","plainCitation":"(Coltekin et al. 2020)","noteIndex":0},"citationItems":[{"id":"4ljPn6TB/ao6TIofa","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 definuje </w:t>
      </w:r>
      <w:r w:rsidR="00713779">
        <w:t>virtuální</w:t>
      </w:r>
      <w:r w:rsidR="00FA3CC8">
        <w:t xml:space="preserve"> realitu jako systém kombinující počítačově generovaný svět s rozhraním uživatel-počítač.</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60"/>
      <w:commentRangeEnd w:id="60"/>
      <w:r w:rsidR="00FB781A" w:rsidRPr="001F6849">
        <w:rPr>
          <w:rStyle w:val="CommentReference"/>
          <w:lang w:eastAsia="en-US"/>
        </w:rPr>
        <w:commentReference w:id="60"/>
      </w:r>
    </w:p>
    <w:p w14:paraId="4D63C7D5" w14:textId="1407956D"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73E26CCA" w:rsidR="00BA1BB7" w:rsidRPr="001F6849" w:rsidDel="00BC59E7" w:rsidRDefault="003061F0" w:rsidP="00713779">
      <w:pPr>
        <w:pStyle w:val="Caption"/>
        <w:rPr>
          <w:del w:id="61"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CC6079">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2" w:author="Jan Horák" w:date="2023-06-15T11:49:00Z">
          <w:pPr>
            <w:pStyle w:val="Caption"/>
            <w:ind w:left="0" w:firstLine="0"/>
          </w:pPr>
        </w:pPrChange>
      </w:pPr>
    </w:p>
    <w:p w14:paraId="65DCD45B" w14:textId="2109DDCB" w:rsidR="00F729B0" w:rsidRPr="001F6849" w:rsidRDefault="00BA1BB7" w:rsidP="00B6437D">
      <w:pPr>
        <w:pStyle w:val="Normlnprvnodsazen"/>
      </w:pPr>
      <w:r w:rsidRPr="001F6849">
        <w:t xml:space="preserve">LaValle </w:t>
      </w:r>
      <w:r w:rsidRPr="00B6437D">
        <w:t>představuje</w:t>
      </w:r>
      <w:r w:rsidRPr="001F6849">
        <w:t xml:space="preserve"> koncept tzv. </w:t>
      </w:r>
      <w:r w:rsidRPr="001F6849">
        <w:rPr>
          <w:i/>
          <w:iCs/>
        </w:rPr>
        <w:t xml:space="preserve">virutal world generator,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r w:rsidR="00F729B0" w:rsidRPr="001F6849">
        <w:rPr>
          <w:i/>
          <w:iCs/>
        </w:rPr>
        <w:t>vir</w:t>
      </w:r>
      <w:del w:id="63" w:author="Lukáš Herman" w:date="2023-02-21T16:18:00Z">
        <w:r w:rsidR="00F729B0" w:rsidRPr="001F6849" w:rsidDel="006613F9">
          <w:rPr>
            <w:i/>
            <w:iCs/>
          </w:rPr>
          <w:delText>u</w:delText>
        </w:r>
      </w:del>
      <w:r w:rsidR="00F729B0" w:rsidRPr="001F6849">
        <w:rPr>
          <w:i/>
          <w:iCs/>
        </w:rPr>
        <w:t>t</w:t>
      </w:r>
      <w:ins w:id="64" w:author="Lukáš Herman" w:date="2023-02-21T16:18:00Z">
        <w:r w:rsidR="006613F9" w:rsidRPr="001F6849">
          <w:rPr>
            <w:i/>
            <w:iCs/>
          </w:rPr>
          <w:t>u</w:t>
        </w:r>
      </w:ins>
      <w:r w:rsidR="00F729B0" w:rsidRPr="001F6849">
        <w:rPr>
          <w:i/>
          <w:iCs/>
        </w:rPr>
        <w:t>al world generator</w:t>
      </w:r>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r w:rsidR="00FD6B41" w:rsidRPr="001F6849">
        <w:rPr>
          <w:i/>
          <w:iCs/>
        </w:rPr>
        <w:t xml:space="preserve">rendering.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73E0D794" w:rsidR="00EB4302" w:rsidRPr="001F6849" w:rsidRDefault="00EB4302" w:rsidP="00192B15">
      <w:r w:rsidRPr="001F6849">
        <w:t xml:space="preserve">LaValle dělí hardware na 3 kategorie a to: </w:t>
      </w:r>
      <w:r w:rsidR="00B16D48" w:rsidRPr="001F6849">
        <w:rPr>
          <w:b/>
          <w:bCs/>
        </w:rPr>
        <w:t>displeje</w:t>
      </w:r>
      <w:r w:rsidRPr="001F6849">
        <w:t xml:space="preserve"> (výstup), </w:t>
      </w:r>
      <w:r w:rsidRPr="001F6849">
        <w:rPr>
          <w:b/>
          <w:bCs/>
        </w:rPr>
        <w:t>sen</w:t>
      </w:r>
      <w:ins w:id="65" w:author="Lukáš Herman" w:date="2023-02-21T16:18:00Z">
        <w:r w:rsidR="00247F6B" w:rsidRPr="001F6849">
          <w:rPr>
            <w:b/>
            <w:bCs/>
          </w:rPr>
          <w:t>z</w:t>
        </w:r>
      </w:ins>
      <w:del w:id="66"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r w:rsidRPr="001F6849">
        <w:rPr>
          <w:i/>
          <w:iCs/>
        </w:rPr>
        <w:t>processing unit</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r w:rsidR="008C0C63" w:rsidRPr="001F6849">
        <w:rPr>
          <w:i/>
          <w:iCs/>
        </w:rPr>
        <w:t>intertial measurement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r w:rsidR="0032481E" w:rsidRPr="001F6849">
        <w:rPr>
          <w:i/>
          <w:iCs/>
        </w:rPr>
        <w:t xml:space="preserve">depth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7B6FA820" w:rsidR="00A03F48" w:rsidRPr="001F6849" w:rsidRDefault="00A03F48" w:rsidP="00A03F48">
      <w:pPr>
        <w:pStyle w:val="Normlnprvnodsazen"/>
      </w:pPr>
      <w:r w:rsidRPr="001F6849">
        <w:t xml:space="preserve">Výpočetní jednotka, je klíčová v případě </w:t>
      </w:r>
      <w:r w:rsidRPr="001F6849">
        <w:rPr>
          <w:i/>
          <w:iCs/>
        </w:rPr>
        <w:t xml:space="preserve">body-fixed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 jestli 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50C7E91E" w:rsidR="008A4628" w:rsidRPr="001F6849" w:rsidRDefault="008A4628" w:rsidP="008A4628">
      <w:r w:rsidRPr="001F6849">
        <w:t xml:space="preserve">LaValle zmiňuje, že v ideálním případě by bylo </w:t>
      </w:r>
      <w:r w:rsidR="00921C6E" w:rsidRPr="001F6849">
        <w:t>vhodné,</w:t>
      </w:r>
      <w:r w:rsidRPr="001F6849">
        <w:t xml:space="preserve"> aby existoval nějaký specializovaný </w:t>
      </w:r>
      <w:r w:rsidRPr="001F6849">
        <w:rPr>
          <w:i/>
          <w:iCs/>
        </w:rPr>
        <w:t>VR engine</w:t>
      </w:r>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je jedním z cílů této práce. </w:t>
      </w:r>
      <w:r w:rsidR="00192B15" w:rsidRPr="001F6849">
        <w:t xml:space="preserve">Více k tomuto tématu viz. </w:t>
      </w:r>
      <w:r w:rsidR="00192B15" w:rsidRPr="001F6849">
        <w:rPr>
          <w:highlight w:val="yellow"/>
        </w:rPr>
        <w:t>(kap. Analýza technologií)</w:t>
      </w:r>
      <w:r w:rsidR="00767E9C">
        <w:t xml:space="preserve"> </w:t>
      </w:r>
      <w:r w:rsidR="007B3717">
        <w:t xml:space="preserve">Souhrn softwarových komponent potřebných pro vývoj virtuálního </w:t>
      </w:r>
      <w:r w:rsidR="007B3717">
        <w:lastRenderedPageBreak/>
        <w:t xml:space="preserve">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kontrolery).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r w:rsidR="00080800" w:rsidRPr="00080800">
        <w:rPr>
          <w:highlight w:val="yellow"/>
        </w:rPr>
        <w:t>Obr.X</w:t>
      </w:r>
      <w:r w:rsidR="00080800">
        <w:t xml:space="preserve"> nezobrazuje úplný výčet. V případě Imerzní virtuální reality, využívající primárně HMD a kompletně virtuální svět jsou vstupní zařízení </w:t>
      </w:r>
      <w:r w:rsidR="00B4099E">
        <w:t>z Obr. X považovány za hlavní</w:t>
      </w:r>
      <w:r w:rsidR="00080800">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7"/>
      <w:commentRangeStart w:id="68"/>
      <w:commentRangeEnd w:id="67"/>
      <w:r w:rsidR="00FB781A" w:rsidRPr="001F6849">
        <w:rPr>
          <w:rStyle w:val="CommentReference"/>
        </w:rPr>
        <w:commentReference w:id="67"/>
      </w:r>
      <w:commentRangeEnd w:id="68"/>
      <w:r w:rsidR="00080800">
        <w:rPr>
          <w:rStyle w:val="CommentReference"/>
        </w:rPr>
        <w:commentReference w:id="68"/>
      </w:r>
    </w:p>
    <w:p w14:paraId="17C65BD7" w14:textId="2C572E58"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4</w:t>
      </w:r>
      <w:r w:rsidRPr="001F6849">
        <w:fldChar w:fldCharType="end"/>
      </w:r>
      <w:r w:rsidRPr="001F6849">
        <w:t xml:space="preserve"> Interakční diagram systému virtuální reality –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1F6849" w:rsidDel="00BC59E7" w:rsidRDefault="00B725D6">
      <w:pPr>
        <w:rPr>
          <w:moveFrom w:id="69" w:author="Jan Horák" w:date="2023-06-15T11:51:00Z"/>
        </w:rPr>
        <w:pPrChange w:id="70" w:author="Jan Horák" w:date="2023-06-15T11:51:00Z">
          <w:pPr>
            <w:pStyle w:val="Heading3"/>
          </w:pPr>
        </w:pPrChange>
      </w:pPr>
      <w:moveFromRangeStart w:id="71" w:author="Jan Horák" w:date="2023-06-15T11:51:00Z" w:name="move137722320"/>
      <w:moveFrom w:id="72" w:author="Jan Horák" w:date="2023-06-15T11:51:00Z">
        <w:r w:rsidRPr="001F6849" w:rsidDel="00BC59E7">
          <w:t>Účastník – percepce</w:t>
        </w:r>
        <w:r w:rsidR="00921C6E" w:rsidRPr="001F6849" w:rsidDel="00BC59E7">
          <w:t xml:space="preserve"> a </w:t>
        </w:r>
        <w:r w:rsidR="00BA4D29" w:rsidRPr="001F6849" w:rsidDel="00BC59E7">
          <w:t>fyziologie</w:t>
        </w:r>
      </w:moveFrom>
    </w:p>
    <w:p w14:paraId="07179C56" w14:textId="7EEF2CB1" w:rsidR="003F28A1" w:rsidRPr="001F6849" w:rsidDel="00BC59E7" w:rsidRDefault="000B5D5D">
      <w:pPr>
        <w:rPr>
          <w:moveFrom w:id="73" w:author="Jan Horák" w:date="2023-06-15T11:51:00Z"/>
          <w:i/>
          <w:iCs/>
        </w:rPr>
      </w:pPr>
      <w:moveFrom w:id="74" w:author="Jan Horák" w:date="2023-06-15T11:51:00Z">
        <w:r w:rsidRPr="001F6849" w:rsidDel="00BC59E7">
          <w:rPr>
            <w:highlight w:val="yellow"/>
          </w:rPr>
          <w:t>#TODO</w:t>
        </w:r>
        <w:r w:rsidR="00952B19" w:rsidRPr="001F6849" w:rsidDel="00BC59E7">
          <w:rPr>
            <w:highlight w:val="yellow"/>
          </w:rPr>
          <w:t xml:space="preserve"> </w:t>
        </w:r>
        <w:r w:rsidRPr="001F6849" w:rsidDel="00BC59E7">
          <w:rPr>
            <w:highlight w:val="yellow"/>
          </w:rPr>
          <w:t xml:space="preserve">– co vybrat ? visuální percepci, imerze, </w:t>
        </w:r>
        <w:r w:rsidRPr="001F6849" w:rsidDel="00BC59E7">
          <w:rPr>
            <w:i/>
            <w:iCs/>
            <w:highlight w:val="yellow"/>
          </w:rPr>
          <w:t>presence??</w:t>
        </w:r>
      </w:moveFrom>
    </w:p>
    <w:p w14:paraId="3762F649" w14:textId="0DAF13F0" w:rsidR="000B5D5D" w:rsidRPr="001F6849" w:rsidDel="00BC59E7" w:rsidRDefault="000B5D5D">
      <w:pPr>
        <w:rPr>
          <w:moveFrom w:id="75" w:author="Jan Horák" w:date="2023-06-15T11:51:00Z"/>
        </w:rPr>
        <w:pPrChange w:id="76" w:author="Jan Horák" w:date="2023-06-15T11:51:00Z">
          <w:pPr>
            <w:pStyle w:val="Normlnprvnodsazen"/>
            <w:ind w:firstLine="0"/>
          </w:pPr>
        </w:pPrChange>
      </w:pPr>
      <w:moveFrom w:id="77" w:author="Jan Horák" w:date="2023-06-15T11:51:00Z">
        <w:r w:rsidRPr="001F6849" w:rsidDel="00BC59E7">
          <w:t>Nejdůležitějším komponentem v rámci systému zážitku virtuální reality je účastník, proto je nutné rozumět procesu vnímání (percepce)</w:t>
        </w:r>
        <w:r w:rsidRPr="001F6849" w:rsidDel="00BC59E7">
          <w:rPr>
            <w:rFonts w:eastAsiaTheme="majorEastAsia" w:cstheme="majorBidi"/>
            <w:b/>
            <w:color w:val="000000" w:themeColor="text1"/>
            <w:sz w:val="28"/>
            <w:szCs w:val="26"/>
            <w:lang w:eastAsia="cs-CZ"/>
          </w:rPr>
          <w:fldChar w:fldCharType="begin"/>
        </w:r>
        <w:r w:rsidRPr="001F6849"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sidDel="00BC59E7">
          <w:rPr>
            <w:rFonts w:eastAsiaTheme="majorEastAsia" w:cstheme="majorBidi"/>
            <w:b/>
            <w:color w:val="000000" w:themeColor="text1"/>
            <w:sz w:val="28"/>
            <w:szCs w:val="26"/>
            <w:lang w:eastAsia="cs-CZ"/>
          </w:rPr>
          <w:fldChar w:fldCharType="separate"/>
        </w:r>
        <w:r w:rsidRPr="001F6849" w:rsidDel="00BC59E7">
          <w:t>(Sherman, Craig 2019)</w:t>
        </w:r>
        <w:r w:rsidRPr="001F6849" w:rsidDel="00BC59E7">
          <w:rPr>
            <w:rFonts w:eastAsiaTheme="majorEastAsia" w:cstheme="majorBidi"/>
            <w:b/>
            <w:color w:val="000000" w:themeColor="text1"/>
            <w:sz w:val="28"/>
            <w:szCs w:val="26"/>
            <w:lang w:eastAsia="cs-CZ"/>
          </w:rPr>
          <w:fldChar w:fldCharType="end"/>
        </w:r>
        <w:r w:rsidRPr="001F6849" w:rsidDel="00BC59E7">
          <w:t xml:space="preserve">. </w:t>
        </w:r>
      </w:moveFrom>
    </w:p>
    <w:p w14:paraId="1BBDA451" w14:textId="1D5E6087" w:rsidR="00783575" w:rsidRPr="001F6849" w:rsidDel="00BC59E7" w:rsidRDefault="001B7FFC">
      <w:pPr>
        <w:rPr>
          <w:moveFrom w:id="78" w:author="Jan Horák" w:date="2023-06-15T11:51:00Z"/>
        </w:rPr>
      </w:pPr>
      <w:moveFrom w:id="79" w:author="Jan Horák" w:date="2023-06-15T11:51:00Z">
        <w:r w:rsidRPr="001F6849" w:rsidDel="00BC59E7">
          <w:t xml:space="preserve">Percepce se uskutečňuje po převodu podnětů smyslovými orgány (a jejich receptory) na nervové impulzy. </w:t>
        </w:r>
        <w:r w:rsidR="00E3650B" w:rsidRPr="001F6849"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1"/>
    <w:p w14:paraId="424A8332" w14:textId="2D85F9A7" w:rsidR="0069447E" w:rsidRDefault="001D0278" w:rsidP="002656D4">
      <w:pPr>
        <w:pStyle w:val="Heading2"/>
        <w:rPr>
          <w:lang w:val="cs-CZ"/>
        </w:rPr>
      </w:pPr>
      <w:r w:rsidRPr="001F6849">
        <w:rPr>
          <w:lang w:val="cs-CZ"/>
        </w:rPr>
        <w:t xml:space="preserve">Zobrazovací </w:t>
      </w:r>
      <w:r w:rsidR="00FD5A58" w:rsidRPr="001F6849">
        <w:rPr>
          <w:lang w:val="cs-CZ"/>
        </w:rPr>
        <w:t>zařízení</w:t>
      </w:r>
    </w:p>
    <w:p w14:paraId="48DCC65C" w14:textId="06450F29" w:rsidR="000E53C2" w:rsidRPr="000E53C2" w:rsidRDefault="000E53C2" w:rsidP="000E53C2">
      <w:pPr>
        <w:pStyle w:val="Heading3"/>
        <w:rPr>
          <w:lang w:eastAsia="cs-CZ"/>
        </w:rPr>
      </w:pPr>
      <w:r>
        <w:rPr>
          <w:lang w:eastAsia="cs-CZ"/>
        </w:rPr>
        <w:t>Output</w:t>
      </w:r>
    </w:p>
    <w:p w14:paraId="4F77B700" w14:textId="3918E42A" w:rsidR="005B68D0" w:rsidRDefault="0047600E" w:rsidP="00D221D1">
      <w:pPr>
        <w:rPr>
          <w:b/>
        </w:rPr>
      </w:pPr>
      <w:r w:rsidRPr="001F6849">
        <w:t>Zobrazovací zařízení je možné klasifikovat dle míry imerze, kterou poskytují na ne-imerzní, semi-imerzní a plně-imerzní</w:t>
      </w:r>
      <w:r w:rsidR="00E3650B" w:rsidRPr="001F6849">
        <w:t xml:space="preserve"> </w:t>
      </w:r>
      <w:r w:rsidR="00E3650B" w:rsidRPr="001F6849">
        <w:fldChar w:fldCharType="begin"/>
      </w:r>
      <w:r w:rsidR="00AC6351">
        <w:instrText xml:space="preserve"> ADDIN ZOTERO_ITEM CSL_CITATION {"citationID":"1qIlQgrk","properties":{"formattedCitation":"(Coltekin et al. 2020)","plainCitation":"(Coltekin et al. 2020)","noteIndex":0},"citationItems":[{"id":"4ljPn6TB/ao6TIof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Coltekin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ivní by neměly být považovány za zobrazovací zařízení pro virtuální realitu. Za semi-imrezivní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r w:rsidR="00F11FD9" w:rsidRPr="001F6849">
        <w:rPr>
          <w:i/>
          <w:iCs/>
        </w:rPr>
        <w:t xml:space="preserve">head mounted display). </w:t>
      </w:r>
      <w:r w:rsidR="00192B15" w:rsidRPr="001F6849">
        <w:t xml:space="preserve">Sherman a Craig dělí </w:t>
      </w:r>
      <w:r w:rsidR="00901C02" w:rsidRPr="001F6849">
        <w:t xml:space="preserve">VR </w:t>
      </w:r>
      <w:r w:rsidR="00192B15" w:rsidRPr="001F6849">
        <w:t xml:space="preserve">na 3 paradigmata, podle hardwaru, který zážitek zprostředkovává na: </w:t>
      </w:r>
      <w:r w:rsidR="00192B15" w:rsidRPr="001F6849">
        <w:rPr>
          <w:i/>
          <w:iCs/>
        </w:rPr>
        <w:t>hand based</w:t>
      </w:r>
      <w:r w:rsidR="00192B15" w:rsidRPr="001F6849">
        <w:t xml:space="preserve">, </w:t>
      </w:r>
      <w:r w:rsidR="00192B15" w:rsidRPr="001F6849">
        <w:rPr>
          <w:i/>
          <w:iCs/>
        </w:rPr>
        <w:t>stacionary</w:t>
      </w:r>
      <w:r w:rsidR="00192B15" w:rsidRPr="001F6849">
        <w:t xml:space="preserve"> a </w:t>
      </w:r>
      <w:r w:rsidR="00192B15" w:rsidRPr="001F6849">
        <w:rPr>
          <w:i/>
          <w:iCs/>
        </w:rPr>
        <w:t>head mounted</w:t>
      </w:r>
      <w:r w:rsidR="00192B15" w:rsidRPr="001F6849">
        <w:t xml:space="preserve">. Nejrozšířenější terminologií pro tento hardware je </w:t>
      </w:r>
      <w:r w:rsidR="00192B15" w:rsidRPr="001F6849">
        <w:rPr>
          <w:i/>
          <w:iCs/>
        </w:rPr>
        <w:t xml:space="preserve">head mounted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lastRenderedPageBreak/>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59AF68DA"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5</w:t>
      </w:r>
      <w:r w:rsidRPr="001F6849">
        <w:fldChar w:fldCharType="end"/>
      </w:r>
      <w:r w:rsidRPr="001F6849">
        <w:t xml:space="preserve"> Dělení HMD, zdroj: </w:t>
      </w:r>
      <w:r w:rsidRPr="001F6849">
        <w:fldChar w:fldCharType="begin"/>
      </w:r>
      <w:r w:rsidR="00AC6351">
        <w:instrText xml:space="preserve"> ADDIN ZOTERO_ITEM CSL_CITATION {"citationID":"o3pU5io5","properties":{"formattedCitation":"(Coltekin et al. 2020)","plainCitation":"(Coltekin et al. 2020)","noteIndex":0},"citationItems":[{"id":"4ljPn6TB/ao6TIofa","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r w:rsidR="003B1D9A" w:rsidRPr="003B1D9A">
        <w:rPr>
          <w:highlight w:val="yellow"/>
        </w:rPr>
        <w:t>ředělat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Obr.X)</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80"/>
      <w:commentRangeStart w:id="81"/>
      <w:r w:rsidRPr="001F6849">
        <w:t xml:space="preserve"> HMD systémy také musí počítat s různou délkou mezi zornicemi (</w:t>
      </w:r>
      <w:r w:rsidRPr="001F6849">
        <w:rPr>
          <w:i/>
          <w:iCs/>
        </w:rPr>
        <w:t>interpupillary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px rozlišení na to, aby nebylo možné rozeznat pixely. Tento přístup je však velice výpočetně náročný tudíž, se aplikuje proces, kdy vysoké rozlišení je pouze tam kde je lidské oko aktuálně zaostřeno, k čemuž je však potřeba aby HMD implementoval tracking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80"/>
      <w:r w:rsidR="00FB781A" w:rsidRPr="001F6849">
        <w:rPr>
          <w:rStyle w:val="CommentReference"/>
          <w:lang w:eastAsia="en-US"/>
        </w:rPr>
        <w:commentReference w:id="80"/>
      </w:r>
      <w:commentRangeEnd w:id="81"/>
      <w:r w:rsidR="005B68D0">
        <w:rPr>
          <w:rStyle w:val="CommentReference"/>
          <w:lang w:eastAsia="en-US"/>
        </w:rPr>
        <w:commentReference w:id="81"/>
      </w:r>
      <w:r w:rsidR="00404AA2" w:rsidRPr="001F6849">
        <w:t xml:space="preserve"> </w:t>
      </w:r>
    </w:p>
    <w:p w14:paraId="619BABF8" w14:textId="77777777" w:rsidR="00D221D1" w:rsidRDefault="00D221D1">
      <w:pPr>
        <w:spacing w:after="160"/>
        <w:jc w:val="left"/>
        <w:rPr>
          <w:b/>
          <w:iCs/>
          <w:color w:val="000000" w:themeColor="text1"/>
          <w:sz w:val="20"/>
          <w:szCs w:val="18"/>
        </w:rPr>
      </w:pPr>
      <w:r>
        <w:br w:type="page"/>
      </w:r>
    </w:p>
    <w:p w14:paraId="3AA10B76" w14:textId="2268DBD8"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87744F">
        <w:rPr>
          <w:noProof/>
        </w:rPr>
        <w:t>1</w:t>
      </w:r>
      <w:r>
        <w:fldChar w:fldCharType="end"/>
      </w:r>
      <w:r>
        <w:t xml:space="preserve"> Přehled rozlišení populárních HMD. </w:t>
      </w:r>
      <w:r w:rsidR="005B68D0">
        <w:t xml:space="preserve">sestaveno dle: </w:t>
      </w:r>
      <w:r w:rsidR="005B68D0">
        <w:fldChar w:fldCharType="begin"/>
      </w:r>
      <w:r w:rsidR="005B68D0">
        <w:instrText xml:space="preserve"> ADDIN ZOTERO_ITEM CSL_CITATION {"citationID":"GROPafeK","properties":{"formattedCitation":"(Takle 2022; Mehrfard et al. 2019)","plainCitation":"(Takle 2022; Mehrfard et al. 2019)","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schema":"https://github.com/citation-style-language/schema/raw/master/csl-citation.json"} </w:instrText>
      </w:r>
      <w:r w:rsidR="005B68D0">
        <w:fldChar w:fldCharType="separate"/>
      </w:r>
      <w:r w:rsidR="005B68D0" w:rsidRPr="005B68D0">
        <w:t>(Takle 2022; Mehrfard et al. 2019)</w:t>
      </w:r>
      <w:r w:rsidR="005B68D0">
        <w:fldChar w:fldCharType="end"/>
      </w:r>
    </w:p>
    <w:tbl>
      <w:tblPr>
        <w:tblW w:w="4312" w:type="dxa"/>
        <w:tblCellMar>
          <w:left w:w="0" w:type="dxa"/>
          <w:right w:w="0" w:type="dxa"/>
        </w:tblCellMar>
        <w:tblLook w:val="04A0" w:firstRow="1" w:lastRow="0" w:firstColumn="1" w:lastColumn="0" w:noHBand="0" w:noVBand="1"/>
      </w:tblPr>
      <w:tblGrid>
        <w:gridCol w:w="2062"/>
        <w:gridCol w:w="2250"/>
      </w:tblGrid>
      <w:tr w:rsidR="00B972DB" w:rsidRPr="00B972DB" w14:paraId="4DD0FB90" w14:textId="77777777" w:rsidTr="009323BA">
        <w:trPr>
          <w:trHeight w:val="315"/>
        </w:trPr>
        <w:tc>
          <w:tcPr>
            <w:tcW w:w="2062"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28F5918" w14:textId="77777777" w:rsidR="00B972DB" w:rsidRPr="00B972DB" w:rsidRDefault="00B972DB" w:rsidP="00B972DB">
            <w:pPr>
              <w:spacing w:after="0" w:line="240" w:lineRule="auto"/>
              <w:jc w:val="center"/>
              <w:rPr>
                <w:rFonts w:eastAsia="Times New Roman" w:cs="Arial"/>
                <w:b/>
                <w:bCs/>
                <w:sz w:val="20"/>
                <w:szCs w:val="20"/>
                <w:lang w:val="en-US"/>
              </w:rPr>
            </w:pPr>
            <w:r w:rsidRPr="00B972DB">
              <w:rPr>
                <w:rFonts w:eastAsia="Times New Roman" w:cs="Arial"/>
                <w:b/>
                <w:bCs/>
                <w:sz w:val="20"/>
                <w:szCs w:val="20"/>
                <w:lang w:val="en-US"/>
              </w:rPr>
              <w:t>HMD zařízení</w:t>
            </w:r>
          </w:p>
        </w:tc>
        <w:tc>
          <w:tcPr>
            <w:tcW w:w="2250"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059BDBE" w14:textId="77777777" w:rsidR="00B972DB" w:rsidRPr="00B972DB" w:rsidRDefault="00B972DB" w:rsidP="00B972DB">
            <w:pPr>
              <w:spacing w:after="0" w:line="240" w:lineRule="auto"/>
              <w:jc w:val="center"/>
              <w:rPr>
                <w:rFonts w:eastAsia="Times New Roman" w:cs="Arial"/>
                <w:b/>
                <w:bCs/>
                <w:sz w:val="20"/>
                <w:szCs w:val="20"/>
                <w:lang w:val="en-US"/>
              </w:rPr>
            </w:pPr>
            <w:r w:rsidRPr="00B972DB">
              <w:rPr>
                <w:rFonts w:eastAsia="Times New Roman" w:cs="Arial"/>
                <w:b/>
                <w:bCs/>
                <w:sz w:val="20"/>
                <w:szCs w:val="20"/>
                <w:lang w:val="en-US"/>
              </w:rPr>
              <w:t>Rozlišení na oko [px]</w:t>
            </w:r>
          </w:p>
        </w:tc>
      </w:tr>
      <w:tr w:rsidR="00B972DB" w:rsidRPr="00B972DB" w14:paraId="05FC8E1C"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54F9F7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Oculus Quest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3AA5CED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832 x 1920</w:t>
            </w:r>
          </w:p>
        </w:tc>
      </w:tr>
      <w:tr w:rsidR="00B972DB" w:rsidRPr="00B972DB" w14:paraId="1B5D303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4E47BA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Valve Inde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0C6860FB"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440 x 1600</w:t>
            </w:r>
          </w:p>
        </w:tc>
      </w:tr>
      <w:tr w:rsidR="00B972DB" w:rsidRPr="00B972DB" w14:paraId="208455B0"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10F55D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HTC Vive Pro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245D0B3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448 x 2448</w:t>
            </w:r>
          </w:p>
        </w:tc>
      </w:tr>
      <w:tr w:rsidR="00B972DB" w:rsidRPr="00B972DB" w14:paraId="20C697D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0FD7FB7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layStation VR</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BD68C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960 x 1080</w:t>
            </w:r>
          </w:p>
        </w:tc>
      </w:tr>
      <w:tr w:rsidR="00B972DB" w:rsidRPr="00B972DB" w14:paraId="2DA60E6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7DBB44CD"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HP Reverb G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44B73CC"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r w:rsidR="00B972DB" w:rsidRPr="00B972DB" w14:paraId="2B0A2F6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5682A50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Samsung Odyssey G9</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D031A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560 x 1440</w:t>
            </w:r>
          </w:p>
        </w:tc>
      </w:tr>
      <w:tr w:rsidR="00B972DB" w:rsidRPr="00B972DB" w14:paraId="2724269A"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0C92004"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imax 8K 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7EDE099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920 x 2160</w:t>
            </w:r>
          </w:p>
        </w:tc>
      </w:tr>
      <w:tr w:rsidR="00B972DB" w:rsidRPr="00B972DB" w14:paraId="3B7F1F38"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30E9B5F1"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Apple Vision Pro</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0F5A9C8"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3680 x 3140</w:t>
            </w:r>
          </w:p>
        </w:tc>
      </w:tr>
      <w:tr w:rsidR="00B972DB" w:rsidRPr="00B972DB" w14:paraId="681C0762" w14:textId="77777777" w:rsidTr="009323BA">
        <w:trPr>
          <w:trHeight w:val="315"/>
        </w:trPr>
        <w:tc>
          <w:tcPr>
            <w:tcW w:w="2062" w:type="dxa"/>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16DD7EB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ico 4</w:t>
            </w:r>
          </w:p>
        </w:tc>
        <w:tc>
          <w:tcPr>
            <w:tcW w:w="2250" w:type="dxa"/>
            <w:tcBorders>
              <w:top w:val="single" w:sz="6" w:space="0" w:color="CCCCCC"/>
              <w:left w:val="single" w:sz="6" w:space="0" w:color="CCCCCC"/>
              <w:bottom w:val="single" w:sz="6" w:space="0" w:color="000000"/>
              <w:right w:val="single" w:sz="6" w:space="0" w:color="D9D9E3"/>
            </w:tcBorders>
            <w:shd w:val="clear" w:color="auto" w:fill="FFFFFF"/>
            <w:tcMar>
              <w:top w:w="30" w:type="dxa"/>
              <w:left w:w="45" w:type="dxa"/>
              <w:bottom w:w="30" w:type="dxa"/>
              <w:right w:w="45" w:type="dxa"/>
            </w:tcMar>
            <w:vAlign w:val="center"/>
            <w:hideMark/>
          </w:tcPr>
          <w:p w14:paraId="4A52DE03"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bl>
    <w:p w14:paraId="061B6AE4" w14:textId="77777777" w:rsidR="000E53C2" w:rsidRDefault="000E53C2" w:rsidP="009323BA">
      <w:pPr>
        <w:pStyle w:val="Heading3"/>
      </w:pPr>
      <w:r>
        <w:t xml:space="preserve">Input </w:t>
      </w:r>
    </w:p>
    <w:p w14:paraId="7ADE2B22" w14:textId="2D388D5A" w:rsidR="007160C1" w:rsidRPr="001F6849" w:rsidRDefault="005D6E09" w:rsidP="000E53C2">
      <w:commentRangeStart w:id="82"/>
      <w:commentRangeStart w:id="83"/>
      <w:commentRangeEnd w:id="82"/>
      <w:r w:rsidRPr="001F6849">
        <w:rPr>
          <w:rStyle w:val="CommentReference"/>
        </w:rPr>
        <w:commentReference w:id="82"/>
      </w:r>
      <w:commentRangeEnd w:id="83"/>
      <w:r w:rsidR="00E22988" w:rsidRPr="001F6849">
        <w:rPr>
          <w:rStyle w:val="CommentReference"/>
        </w:rPr>
        <w:commentReference w:id="83"/>
      </w:r>
      <w:r w:rsidR="00F11FD9" w:rsidRPr="001F6849">
        <w:t>Důležitým aspektem hardware pro VR je tracking</w:t>
      </w:r>
      <w:r w:rsidR="00E12F85" w:rsidRPr="001F6849">
        <w:t xml:space="preserve"> </w:t>
      </w:r>
      <w:r w:rsidR="00F11FD9" w:rsidRPr="001F6849">
        <w:fldChar w:fldCharType="begin"/>
      </w:r>
      <w:r w:rsidR="00AC6351">
        <w:instrText xml:space="preserve"> ADDIN ZOTERO_ITEM CSL_CITATION {"citationID":"Vvs5N4QI","properties":{"formattedCitation":"(Coltekin et al. 2020)","plainCitation":"(Coltekin et al. 2020)","noteIndex":0},"citationItems":[{"id":"4ljPn6TB/ao6TIof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Coltekin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LaVall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r w:rsidRPr="001F6849">
        <w:rPr>
          <w:i/>
          <w:iCs/>
          <w:lang w:eastAsia="en-US"/>
        </w:rPr>
        <w:t xml:space="preserve">tracking </w:t>
      </w:r>
      <w:r w:rsidRPr="001F6849">
        <w:rPr>
          <w:lang w:eastAsia="en-US"/>
        </w:rPr>
        <w:t>je koncept DoF (</w:t>
      </w:r>
      <w:r w:rsidRPr="001F6849">
        <w:rPr>
          <w:i/>
          <w:iCs/>
          <w:lang w:eastAsia="en-US"/>
        </w:rPr>
        <w:t xml:space="preserve">degrees of freedom – </w:t>
      </w:r>
      <w:r w:rsidRPr="001F6849">
        <w:rPr>
          <w:lang w:eastAsia="en-US"/>
        </w:rPr>
        <w:t xml:space="preserve">stupně volnosti). </w:t>
      </w:r>
      <w:r w:rsidR="00C75062" w:rsidRPr="001F6849">
        <w:rPr>
          <w:lang w:eastAsia="en-US"/>
        </w:rPr>
        <w:t>DoF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pomocí 6 DoF,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r w:rsidR="00B23419" w:rsidRPr="00B23419">
        <w:rPr>
          <w:highlight w:val="yellow"/>
          <w:lang w:eastAsia="en-US"/>
        </w:rPr>
        <w:t>Obr.X</w:t>
      </w:r>
      <w:r w:rsidR="00412B84" w:rsidRPr="001F6849">
        <w:rPr>
          <w:lang w:eastAsia="en-US"/>
        </w:rPr>
        <w:t>.</w:t>
      </w:r>
      <w:r w:rsidR="006D3644">
        <w:rPr>
          <w:lang w:eastAsia="en-US"/>
        </w:rPr>
        <w:t xml:space="preserve"> Obecně 3 DoF znamenají rotace na daném místě a 6 DoF znamená rotace na daném místě a pohyb v prostoru (translace). Tracking pozice v prostoru je následně možné dělit na </w:t>
      </w:r>
      <w:r w:rsidR="006D3644">
        <w:rPr>
          <w:i/>
          <w:iCs/>
          <w:lang w:eastAsia="en-US"/>
        </w:rPr>
        <w:t xml:space="preserve">inside-out </w:t>
      </w:r>
      <w:r w:rsidR="006D3644">
        <w:rPr>
          <w:lang w:eastAsia="en-US"/>
        </w:rPr>
        <w:t xml:space="preserve">a </w:t>
      </w:r>
      <w:r w:rsidR="006D3644">
        <w:rPr>
          <w:i/>
          <w:iCs/>
          <w:lang w:eastAsia="en-US"/>
        </w:rPr>
        <w:t>outside-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r w:rsidR="006D3644" w:rsidRPr="006D3644">
        <w:rPr>
          <w:i/>
          <w:iCs/>
          <w:lang w:eastAsia="en-US"/>
        </w:rPr>
        <w:t>Inside-out</w:t>
      </w:r>
      <w:r w:rsidR="006D3644">
        <w:rPr>
          <w:lang w:eastAsia="en-US"/>
        </w:rPr>
        <w:t xml:space="preserve"> snímá okolní prostředí kamerami v rámci HMD, kdežto </w:t>
      </w:r>
      <w:r w:rsidR="006D3644">
        <w:rPr>
          <w:i/>
          <w:iCs/>
          <w:lang w:eastAsia="en-US"/>
        </w:rPr>
        <w:t xml:space="preserve">outsid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DoF, které </w:t>
      </w:r>
      <w:r w:rsidR="006B71AC">
        <w:rPr>
          <w:lang w:eastAsia="en-US"/>
        </w:rPr>
        <w:t>odpovídá</w:t>
      </w:r>
      <w:r>
        <w:rPr>
          <w:lang w:eastAsia="en-US"/>
        </w:rPr>
        <w:t xml:space="preserve"> i historickému vývoji těchto zařízení:</w:t>
      </w:r>
    </w:p>
    <w:p w14:paraId="3FC8BF2C" w14:textId="0D0655FB"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r w:rsidR="00F93097">
        <w:rPr>
          <w:lang w:eastAsia="en-US"/>
        </w:rPr>
        <w:t xml:space="preserve">Gooogle Cardboard, </w:t>
      </w:r>
      <w:r>
        <w:rPr>
          <w:lang w:eastAsia="en-US"/>
        </w:rPr>
        <w:t>Google Daydream, Samsung GearVR, Oculus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Daydream GearVR a Oculus Go poskytovali i </w:t>
      </w:r>
      <w:r w:rsidR="006B71AC">
        <w:rPr>
          <w:lang w:eastAsia="en-US"/>
        </w:rPr>
        <w:t>kontrolér</w:t>
      </w:r>
      <w:r w:rsidR="00F93097">
        <w:rPr>
          <w:lang w:eastAsia="en-US"/>
        </w:rPr>
        <w:t xml:space="preserve">, nejednalo se tedy pouze o stacionární HMD, ale byla zde možnost interakce. S nástupem HMD Oculus Quest se tyto produkty přestali vyrábět. </w:t>
      </w:r>
    </w:p>
    <w:p w14:paraId="765E082B" w14:textId="660F3A99"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r w:rsidR="005F5B27">
        <w:rPr>
          <w:lang w:eastAsia="en-US"/>
        </w:rPr>
        <w:t xml:space="preserve">Oculus Quest 2, HTC Vive, PlayStation VR aj. umožňují snímání stacionární polohy i polohy v rámci prostoru pomocí metod zmíněných výše. Součástí těchto produktů jsou i </w:t>
      </w:r>
      <w:r w:rsidR="006B71AC">
        <w:rPr>
          <w:lang w:eastAsia="en-US"/>
        </w:rPr>
        <w:t>kontroléry</w:t>
      </w:r>
      <w:r w:rsidR="005F5B27">
        <w:rPr>
          <w:lang w:eastAsia="en-US"/>
        </w:rPr>
        <w:t>, které taktéž umožňují 6DoF. Tyto zařízení tedy umožňují plnou interakci s virtuálním prostředím.</w:t>
      </w:r>
    </w:p>
    <w:p w14:paraId="67D9073A" w14:textId="77777777" w:rsidR="006B5504" w:rsidRPr="001F6849" w:rsidRDefault="006B5504" w:rsidP="006B5504">
      <w:pPr>
        <w:pStyle w:val="Normlnprvnodsazen"/>
        <w:keepNext/>
      </w:pPr>
      <w:r w:rsidRPr="001F6849">
        <w:rPr>
          <w:noProof/>
          <w:lang w:eastAsia="en-US"/>
        </w:rPr>
        <w:lastRenderedPageBreak/>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09CA474E"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6</w:t>
      </w:r>
      <w:r w:rsidRPr="001F6849">
        <w:fldChar w:fldCharType="end"/>
      </w:r>
      <w:r w:rsidRPr="001F6849">
        <w:t xml:space="preserve"> Stupně volnosti – </w:t>
      </w:r>
      <w:r w:rsidRPr="003B1D9A">
        <w:rPr>
          <w:i/>
          <w:iCs w:val="0"/>
        </w:rPr>
        <w:t xml:space="preserve">Degrees of </w:t>
      </w:r>
      <w:r w:rsidR="003B1D9A">
        <w:rPr>
          <w:i/>
          <w:iCs w:val="0"/>
        </w:rPr>
        <w:t>F</w:t>
      </w:r>
      <w:r w:rsidRPr="003B1D9A">
        <w:rPr>
          <w:i/>
          <w:iCs w:val="0"/>
        </w:rPr>
        <w:t>reedom</w:t>
      </w:r>
      <w:r w:rsidRPr="001F6849">
        <w:t xml:space="preserve"> – DoF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766706A" w14:textId="2E561701" w:rsidR="007C35E4" w:rsidRDefault="007C35E4" w:rsidP="00CC6079">
      <w:pPr>
        <w:pStyle w:val="Normlnprvnodsazen"/>
        <w:rPr>
          <w:lang w:eastAsia="en-US"/>
        </w:rPr>
      </w:pPr>
      <w:r>
        <w:rPr>
          <w:lang w:eastAsia="en-US"/>
        </w:rPr>
        <w:t xml:space="preserve">Ve většině případů při tvorbě VR je </w:t>
      </w:r>
      <w:r w:rsidR="00EA6697">
        <w:rPr>
          <w:lang w:eastAsia="en-US"/>
        </w:rPr>
        <w:t>virtuální</w:t>
      </w:r>
      <w:r>
        <w:rPr>
          <w:lang w:eastAsia="en-US"/>
        </w:rPr>
        <w:t xml:space="preserve"> </w:t>
      </w:r>
      <w:proofErr w:type="gramStart"/>
      <w:r>
        <w:rPr>
          <w:lang w:eastAsia="en-US"/>
        </w:rPr>
        <w:t>svět</w:t>
      </w:r>
      <w:proofErr w:type="gramEnd"/>
      <w:r>
        <w:rPr>
          <w:lang w:eastAsia="en-US"/>
        </w:rPr>
        <w:t xml:space="preserve"> ve kterém má uživatel umožněn pohyb větší než fyzické </w:t>
      </w:r>
      <w:r w:rsidR="009B6571">
        <w:rPr>
          <w:lang w:eastAsia="en-US"/>
        </w:rPr>
        <w:t>prostředí,</w:t>
      </w:r>
      <w:r>
        <w:rPr>
          <w:lang w:eastAsia="en-US"/>
        </w:rPr>
        <w:t xml:space="preserve"> ve kterém se nachází. Z toho důvodů musí dojít při přenosu pohybů (translace a rotace) k </w:t>
      </w:r>
      <w:r w:rsidRPr="00CC6079">
        <w:t>nahrazení</w:t>
      </w:r>
      <w:r>
        <w:rPr>
          <w:lang w:eastAsia="en-US"/>
        </w:rPr>
        <w:t xml:space="preserve"> (</w:t>
      </w:r>
      <w:r w:rsidRPr="007C35E4">
        <w:rPr>
          <w:i/>
          <w:iCs/>
          <w:lang w:eastAsia="en-US"/>
        </w:rPr>
        <w:t>remapping</w:t>
      </w:r>
      <w:r>
        <w:rPr>
          <w:lang w:eastAsia="en-US"/>
        </w:rPr>
        <w:t xml:space="preserve">) pohybů z fyzického světa do světa virtuálního pomocí </w:t>
      </w:r>
      <w:r w:rsidR="00EA6697">
        <w:rPr>
          <w:lang w:eastAsia="en-US"/>
        </w:rPr>
        <w:t>náhradních</w:t>
      </w:r>
      <w:r>
        <w:rPr>
          <w:lang w:eastAsia="en-US"/>
        </w:rPr>
        <w:t xml:space="preserve"> vstupů (kontrolerů)</w:t>
      </w:r>
      <w:r w:rsidR="00EA6697">
        <w:rPr>
          <w:lang w:eastAsia="en-US"/>
        </w:rPr>
        <w:t xml:space="preserve"> nežli jen snímání reálné polohy</w:t>
      </w:r>
      <w:r>
        <w:rPr>
          <w:lang w:eastAsia="en-US"/>
        </w:rPr>
        <w:t xml:space="preserve">. </w:t>
      </w:r>
      <w:r w:rsidR="00CC6079">
        <w:rPr>
          <w:lang w:eastAsia="en-US"/>
        </w:rPr>
        <w:t xml:space="preserve">La Valle poskytuje vysvětlení ve formě pohybového spektra, které vyjadřuje míru </w:t>
      </w:r>
      <w:r w:rsidR="00EA6697">
        <w:rPr>
          <w:lang w:eastAsia="en-US"/>
        </w:rPr>
        <w:t>toho,</w:t>
      </w:r>
      <w:r w:rsidR="00CC6079">
        <w:rPr>
          <w:lang w:eastAsia="en-US"/>
        </w:rPr>
        <w:t xml:space="preserve"> do jaké míry j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vekci (</w:t>
      </w:r>
      <w:r w:rsidR="00342747" w:rsidRPr="00342747">
        <w:rPr>
          <w:highlight w:val="yellow"/>
          <w:lang w:eastAsia="en-US"/>
        </w:rPr>
        <w:t>viz. Percepce pohybu).</w:t>
      </w:r>
    </w:p>
    <w:p w14:paraId="1339222B" w14:textId="77777777" w:rsidR="00CC6079" w:rsidRDefault="00CC6079" w:rsidP="00CC6079">
      <w:pPr>
        <w:pStyle w:val="Normlnprvnodsazen"/>
        <w:keepNext/>
        <w:ind w:firstLine="0"/>
      </w:pPr>
      <w:r>
        <w:rPr>
          <w:noProof/>
          <w:lang w:eastAsia="en-US"/>
        </w:rPr>
        <w:drawing>
          <wp:inline distT="0" distB="0" distL="0" distR="0" wp14:anchorId="1AE6649E" wp14:editId="6A23ED9D">
            <wp:extent cx="5579745" cy="2186305"/>
            <wp:effectExtent l="0" t="0" r="0" b="4445"/>
            <wp:docPr id="609760156" name="Picture 2"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760156" name="Picture 2" descr="A black screen with white tex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79745" cy="2186305"/>
                    </a:xfrm>
                    <a:prstGeom prst="rect">
                      <a:avLst/>
                    </a:prstGeom>
                  </pic:spPr>
                </pic:pic>
              </a:graphicData>
            </a:graphic>
          </wp:inline>
        </w:drawing>
      </w:r>
    </w:p>
    <w:p w14:paraId="4365CD18" w14:textId="39D2F7FA" w:rsidR="006B71AC" w:rsidRPr="006B71AC" w:rsidRDefault="00CC6079" w:rsidP="00EA6697">
      <w:pPr>
        <w:pStyle w:val="Caption"/>
      </w:pPr>
      <w:r>
        <w:t xml:space="preserve">Obr. </w:t>
      </w:r>
      <w:r>
        <w:fldChar w:fldCharType="begin"/>
      </w:r>
      <w:r>
        <w:instrText xml:space="preserve"> SEQ Obr. \* ARABIC </w:instrText>
      </w:r>
      <w:r>
        <w:fldChar w:fldCharType="separate"/>
      </w:r>
      <w:r>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p>
    <w:p w14:paraId="5859BDA1" w14:textId="77777777" w:rsidR="002F3AE8" w:rsidRDefault="005F5B27" w:rsidP="005F5B27">
      <w:pPr>
        <w:pStyle w:val="Normlnprvnodsazen"/>
        <w:ind w:firstLine="0"/>
      </w:pPr>
      <w:r>
        <w:t>Stupně volnosti, které umožňuje vstupní zařízení je důležitým parametrem při vývoji VR aplikace</w:t>
      </w:r>
      <w:r w:rsidR="00901C02" w:rsidRPr="001F6849">
        <w:t>, kdy je nutné v návrhu počítat</w:t>
      </w:r>
      <w:r>
        <w:t xml:space="preserve"> s možnými variantami</w:t>
      </w:r>
      <w:r w:rsidR="00901C02" w:rsidRPr="001F6849">
        <w:t>.</w:t>
      </w:r>
      <w:r w:rsidR="002F3AE8">
        <w:t xml:space="preserve"> O to víc pokud aplikace cílí na webové prostředí, kde cílovým uživatelem může být kdokoliv.</w:t>
      </w:r>
      <w:r w:rsidR="00E3650B" w:rsidRPr="001F6849">
        <w:t xml:space="preserve"> Je </w:t>
      </w:r>
      <w:r w:rsidR="002F3AE8">
        <w:t>nutné tedy počítat s </w:t>
      </w:r>
      <w:r w:rsidR="00E3650B" w:rsidRPr="001F6849">
        <w:t>kritéri</w:t>
      </w:r>
      <w:r w:rsidR="002F3AE8">
        <w:t>i:</w:t>
      </w:r>
    </w:p>
    <w:p w14:paraId="580726F9" w14:textId="30F64A65" w:rsidR="002F3AE8" w:rsidRPr="001F6849" w:rsidRDefault="002F3AE8" w:rsidP="002F3AE8">
      <w:pPr>
        <w:pStyle w:val="Normlnprvnodsazen"/>
        <w:numPr>
          <w:ilvl w:val="0"/>
          <w:numId w:val="19"/>
        </w:numPr>
      </w:pPr>
      <w:r w:rsidRPr="002F3AE8">
        <w:t xml:space="preserve">Kolik DoF </w:t>
      </w:r>
      <w:r>
        <w:t>aplikace bude podporovat</w:t>
      </w:r>
      <w:r w:rsidR="00F37510">
        <w:t>, aneb jaké možnosti pohybu uživatel má</w:t>
      </w:r>
      <w:r w:rsidR="00EA6697">
        <w:t>.</w:t>
      </w:r>
    </w:p>
    <w:p w14:paraId="1970D675" w14:textId="2F260C8F" w:rsidR="00E3650B" w:rsidRPr="001F6849" w:rsidRDefault="00E3650B" w:rsidP="00E3650B">
      <w:pPr>
        <w:pStyle w:val="Normlnprvnodsazen"/>
        <w:numPr>
          <w:ilvl w:val="0"/>
          <w:numId w:val="19"/>
        </w:numPr>
        <w:rPr>
          <w:lang w:eastAsia="en-US"/>
        </w:rPr>
      </w:pPr>
      <w:r w:rsidRPr="001F6849">
        <w:rPr>
          <w:lang w:eastAsia="en-US"/>
        </w:rPr>
        <w:t xml:space="preserve">Zda HMD </w:t>
      </w:r>
      <w:r w:rsidR="002F3AE8">
        <w:rPr>
          <w:lang w:eastAsia="en-US"/>
        </w:rPr>
        <w:t xml:space="preserve">je </w:t>
      </w:r>
      <w:r w:rsidRPr="001F6849">
        <w:rPr>
          <w:lang w:eastAsia="en-US"/>
        </w:rPr>
        <w:t>pouze display nebo j</w:t>
      </w:r>
      <w:r w:rsidR="002F3AE8">
        <w:rPr>
          <w:lang w:eastAsia="en-US"/>
        </w:rPr>
        <w:t xml:space="preserve">sou </w:t>
      </w:r>
      <w:r w:rsidRPr="001F6849">
        <w:rPr>
          <w:lang w:eastAsia="en-US"/>
        </w:rPr>
        <w:t>k</w:t>
      </w:r>
      <w:r w:rsidR="002F3AE8">
        <w:rPr>
          <w:lang w:eastAsia="en-US"/>
        </w:rPr>
        <w:t> </w:t>
      </w:r>
      <w:r w:rsidRPr="001F6849">
        <w:rPr>
          <w:lang w:eastAsia="en-US"/>
        </w:rPr>
        <w:t>n</w:t>
      </w:r>
      <w:r w:rsidR="002F3AE8">
        <w:rPr>
          <w:lang w:eastAsia="en-US"/>
        </w:rPr>
        <w:t xml:space="preserve">ěmu </w:t>
      </w:r>
      <w:r w:rsidRPr="001F6849">
        <w:rPr>
          <w:lang w:eastAsia="en-US"/>
        </w:rPr>
        <w:t>přiřazeny i dodatečné ovladače. Následně pak kolik DoF tyto ovladače mají (2 – klávesnice a myš, 3 – rotační, 6 – rotační i poziční).</w:t>
      </w:r>
    </w:p>
    <w:p w14:paraId="2C4407B8" w14:textId="6E242696" w:rsidR="00342747" w:rsidRDefault="00AB45B4" w:rsidP="00342747">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40CE7E08" w14:textId="77777777" w:rsidR="00342747" w:rsidRDefault="00837E83" w:rsidP="00342747">
      <w:pPr>
        <w:pStyle w:val="Normlnprvnodsazen"/>
        <w:ind w:firstLine="0"/>
      </w:pPr>
      <w:r w:rsidRPr="00342747">
        <w:rPr>
          <w:highlight w:val="yellow"/>
        </w:rPr>
        <w:t>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w:t>
      </w:r>
      <w:r w:rsidR="003B1D9A" w:rsidRPr="00342747">
        <w:rPr>
          <w:highlight w:val="yellow"/>
        </w:rPr>
        <w:t xml:space="preserve"> (viz. analýza Prohlížečů)</w:t>
      </w:r>
      <w:r w:rsidRPr="00342747">
        <w:rPr>
          <w:highlight w:val="yellow"/>
        </w:rPr>
        <w:t xml:space="preserve">. Následně je pak toto rozdělení důležité z hlediska výpočetní síly </w:t>
      </w:r>
      <w:r w:rsidRPr="00342747">
        <w:rPr>
          <w:highlight w:val="yellow"/>
        </w:rPr>
        <w:lastRenderedPageBreak/>
        <w:t xml:space="preserve">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DoF pro dané vstupní zařízení snímá a zpracovává. </w:t>
      </w:r>
      <w:r w:rsidR="008F297C" w:rsidRPr="00342747">
        <w:rPr>
          <w:highlight w:val="yellow"/>
        </w:rPr>
        <w:t xml:space="preserve">V případě tradičních mobilních zařízení (mobilní telefon + low cost HMD) se jedná pouze o 3DoF tedy rotace na místě. V případě mobilních HMD např. Oculus Quest se pak jedná o 6DoF možnosti, a to jak pro samotný </w:t>
      </w:r>
      <w:r w:rsidR="00EA6697" w:rsidRPr="00342747">
        <w:rPr>
          <w:highlight w:val="yellow"/>
        </w:rPr>
        <w:t>headset,</w:t>
      </w:r>
      <w:r w:rsidR="008F297C" w:rsidRPr="00342747">
        <w:rPr>
          <w:highlight w:val="yellow"/>
        </w:rPr>
        <w:t xml:space="preserve"> tak i pro připojené ovladače.</w:t>
      </w:r>
      <w:r w:rsidR="008F297C">
        <w:t xml:space="preserve"> </w:t>
      </w:r>
      <w:r w:rsidR="00342747">
        <w:t xml:space="preserve"> ¨</w:t>
      </w:r>
    </w:p>
    <w:p w14:paraId="739B8B03" w14:textId="6CF652AC" w:rsidR="0050269A" w:rsidRDefault="00342747" w:rsidP="00342747">
      <w:pPr>
        <w:pStyle w:val="Normlnprvnodsazen"/>
        <w:ind w:firstLine="0"/>
        <w:rPr>
          <w:b/>
          <w:bCs/>
        </w:rPr>
      </w:pPr>
      <w:r w:rsidRPr="00342747">
        <w:rPr>
          <w:b/>
          <w:bCs/>
          <w:highlight w:val="yellow"/>
          <w:lang w:val="en-US"/>
        </w:rPr>
        <w:t>#todo p</w:t>
      </w:r>
      <w:r w:rsidRPr="00342747">
        <w:rPr>
          <w:b/>
          <w:bCs/>
          <w:highlight w:val="yellow"/>
        </w:rPr>
        <w:t xml:space="preserve">říliš obecné až budu mít ponětí, kterej typ vstupů budu podporovat tak to sem napsat! – předběžně určitě standalone stacionární </w:t>
      </w:r>
      <w:r w:rsidRPr="00342747">
        <w:rPr>
          <w:b/>
          <w:bCs/>
          <w:highlight w:val="yellow"/>
        </w:rPr>
        <w:t>HMD</w:t>
      </w:r>
      <w:r w:rsidRPr="00342747">
        <w:rPr>
          <w:b/>
          <w:bCs/>
          <w:highlight w:val="yellow"/>
        </w:rPr>
        <w:t xml:space="preserve"> s možností se otáčet a pohybovat pomocí controleru, jak vyřešit pohyb na mobilních HMD který nemaj kontroler?</w:t>
      </w:r>
    </w:p>
    <w:p w14:paraId="759D345B" w14:textId="78E9B28A" w:rsidR="009B6571" w:rsidRDefault="009B6571" w:rsidP="00342747">
      <w:pPr>
        <w:pStyle w:val="Normlnprvnodsazen"/>
        <w:ind w:firstLine="0"/>
        <w:rPr>
          <w:b/>
          <w:bCs/>
        </w:rPr>
      </w:pPr>
      <w:r w:rsidRPr="009B6571">
        <w:rPr>
          <w:b/>
          <w:bCs/>
          <w:highlight w:val="yellow"/>
          <w:lang w:val="en-US"/>
        </w:rPr>
        <w:t>#todo – dopsat teorii interakce – typy kontroler</w:t>
      </w:r>
      <w:r w:rsidRPr="009B6571">
        <w:rPr>
          <w:b/>
          <w:bCs/>
          <w:highlight w:val="yellow"/>
        </w:rPr>
        <w:t>ů, způsoby (selekce, manipulace, umístění)</w:t>
      </w:r>
    </w:p>
    <w:p w14:paraId="2BEB56F6" w14:textId="59A04531" w:rsidR="009B6571" w:rsidRDefault="009B6571" w:rsidP="00342747">
      <w:pPr>
        <w:pStyle w:val="Normlnprvnodsazen"/>
        <w:ind w:firstLine="0"/>
      </w:pPr>
      <w:r>
        <w:t>Typy interakci je možné rozdělit na činosti selekce, manipulace a umístění objektů se kterými se interaguje. V</w:t>
      </w:r>
      <w:r w:rsidRPr="009B6571">
        <w:t xml:space="preserve">stupní zařízení </w:t>
      </w:r>
      <w:r>
        <w:t xml:space="preserve">lze pak dělit </w:t>
      </w:r>
      <w:r w:rsidRPr="009B6571">
        <w:t>na</w:t>
      </w:r>
      <w:r>
        <w:t>:</w:t>
      </w:r>
    </w:p>
    <w:p w14:paraId="13238919" w14:textId="4A148A41" w:rsidR="009B6571" w:rsidRDefault="009B6571" w:rsidP="009B6571">
      <w:pPr>
        <w:pStyle w:val="Normlnprvnodsazen"/>
        <w:numPr>
          <w:ilvl w:val="0"/>
          <w:numId w:val="40"/>
        </w:numPr>
      </w:pPr>
      <w:r>
        <w:t xml:space="preserve">Metrické – pohyby jsou snímány v prostoru (různé úrovně DoF – myš: 2, HMD kontroler: 6, snímání rukou: 6 </w:t>
      </w:r>
      <w:r>
        <w:t>atd</w:t>
      </w:r>
      <w:r>
        <w:t xml:space="preserve">.) </w:t>
      </w:r>
    </w:p>
    <w:p w14:paraId="356DB741" w14:textId="6F6E508A" w:rsidR="009B6571" w:rsidRDefault="009B6571" w:rsidP="009B6571">
      <w:pPr>
        <w:pStyle w:val="Normlnprvnodsazen"/>
        <w:numPr>
          <w:ilvl w:val="0"/>
          <w:numId w:val="40"/>
        </w:numPr>
      </w:pPr>
      <w:r>
        <w:t>Binární – pohyby umožněné stlačením tlačítka</w:t>
      </w:r>
    </w:p>
    <w:p w14:paraId="1CB688B1" w14:textId="5C850D73" w:rsidR="009B6571" w:rsidRPr="009B6571" w:rsidRDefault="009B6571" w:rsidP="009B6571">
      <w:pPr>
        <w:pStyle w:val="Normlnprvnodsazen"/>
        <w:ind w:firstLine="0"/>
      </w:pPr>
      <w:r>
        <w:t xml:space="preserve">Řešení selekce v aktuálních virtuálních rozhraních pomocí výběrového paprsku. Umožňuje i </w:t>
      </w:r>
      <w:r w:rsidR="00455C26">
        <w:t xml:space="preserve">nahrazení pohybu pomocí </w:t>
      </w:r>
      <w:r>
        <w:t>selekc</w:t>
      </w:r>
      <w:r w:rsidR="00455C26">
        <w:t xml:space="preserve">e </w:t>
      </w:r>
      <w:r>
        <w:t>místa</w:t>
      </w:r>
      <w:r w:rsidR="00455C26">
        <w:t xml:space="preserve"> kam se přemístit. </w:t>
      </w:r>
    </w:p>
    <w:p w14:paraId="76961227" w14:textId="5E25F962" w:rsidR="00BA4D29" w:rsidRPr="001F6849" w:rsidRDefault="00BA4D29" w:rsidP="002656D4">
      <w:pPr>
        <w:pStyle w:val="Heading2"/>
        <w:rPr>
          <w:ins w:id="84"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5" w:author="Jan Horák" w:date="2023-06-15T11:51:00Z" w:name="move137722320"/>
      <w:moveTo w:id="86"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7"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5"/>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Monokulární vodítka (viz. Obr.X)</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r w:rsidRPr="00EB2A0C">
        <w:rPr>
          <w:b/>
          <w:bCs/>
        </w:rPr>
        <w:t>Interpozice</w:t>
      </w:r>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lastRenderedPageBreak/>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r>
        <w:rPr>
          <w:lang w:val="en-US"/>
        </w:rPr>
        <w:t xml:space="preserve">tvar objektu </w:t>
      </w:r>
      <w:proofErr w:type="gramStart"/>
      <w:r>
        <w:rPr>
          <w:lang w:val="en-US"/>
        </w:rPr>
        <w:t>vytv</w:t>
      </w:r>
      <w:r>
        <w:t>áří</w:t>
      </w:r>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72EBEC8F"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8</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r w:rsidRPr="001A784B">
        <w:rPr>
          <w:b/>
          <w:bCs/>
          <w:i/>
          <w:iCs/>
        </w:rPr>
        <w:t>deletion</w:t>
      </w:r>
      <w:r>
        <w:rPr>
          <w:b/>
          <w:bCs/>
        </w:rPr>
        <w:t>)</w:t>
      </w:r>
      <w:r w:rsidRPr="001A784B">
        <w:t xml:space="preserve"> a </w:t>
      </w:r>
      <w:r w:rsidRPr="001A784B">
        <w:rPr>
          <w:b/>
          <w:bCs/>
        </w:rPr>
        <w:t>přirůstání</w:t>
      </w:r>
      <w:r>
        <w:rPr>
          <w:b/>
          <w:bCs/>
        </w:rPr>
        <w:t xml:space="preserve"> (</w:t>
      </w:r>
      <w:r w:rsidRPr="001A784B">
        <w:rPr>
          <w:b/>
          <w:bCs/>
          <w:i/>
          <w:iCs/>
        </w:rPr>
        <w:t>accretion</w:t>
      </w:r>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r w:rsidR="00DF14FD" w:rsidRPr="001A784B">
        <w:rPr>
          <w:i/>
          <w:iCs/>
        </w:rPr>
        <w:t>vergence accomodation mismatch</w:t>
      </w:r>
      <w:r w:rsidR="00DF14FD" w:rsidRPr="001F6849">
        <w:t xml:space="preserve">). </w:t>
      </w:r>
      <w:r w:rsidR="0026039C" w:rsidRPr="001F6849">
        <w:t xml:space="preserve">Dalšími příčinami neshod je pak nedokonalý tracking hlavy uživatele, kdy výrazná latence působí opoždění zobrazení. Problematické je i když tracking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8" w:author="Jan Horák" w:date="2023-06-15T11:53:00Z">
        <w:r w:rsidR="0026039C" w:rsidRPr="001F6849" w:rsidDel="00BC59E7">
          <w:delText>virutální</w:delText>
        </w:r>
      </w:del>
      <w:ins w:id="89"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lastRenderedPageBreak/>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r w:rsidR="00931B57" w:rsidRPr="001F6849">
        <w:rPr>
          <w:i/>
          <w:iCs/>
        </w:rPr>
        <w:t xml:space="preserve">vection.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r w:rsidRPr="001F6849">
        <w:rPr>
          <w:i/>
          <w:iCs/>
        </w:rPr>
        <w:t>Retinal image slip</w:t>
      </w:r>
      <w:r w:rsidR="00165789" w:rsidRPr="001F6849">
        <w:t xml:space="preserve"> aneb problém kolik FPS (</w:t>
      </w:r>
      <w:r w:rsidR="00165789" w:rsidRPr="00B23419">
        <w:rPr>
          <w:i/>
          <w:iCs/>
        </w:rPr>
        <w:t>frame</w:t>
      </w:r>
      <w:r w:rsidR="00B23419">
        <w:rPr>
          <w:i/>
          <w:iCs/>
        </w:rPr>
        <w:t>s</w:t>
      </w:r>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r w:rsidR="002B781B" w:rsidRPr="001F6849">
        <w:rPr>
          <w:i/>
          <w:iCs/>
        </w:rPr>
        <w:t>judder</w:t>
      </w:r>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r w:rsidRPr="001F6849">
        <w:rPr>
          <w:i/>
          <w:iCs/>
        </w:rPr>
        <w:t xml:space="preserve">retinal image slip </w:t>
      </w:r>
      <w:r w:rsidRPr="001F6849">
        <w:t xml:space="preserve">řešen skrze </w:t>
      </w:r>
      <w:r w:rsidRPr="001F6849">
        <w:rPr>
          <w:i/>
          <w:iCs/>
        </w:rPr>
        <w:t>low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Oculus Quest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3464654D"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gramStart"/>
      <w:r w:rsidRPr="001F6849">
        <w:t>vekce</w:t>
      </w:r>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7518A19C" w14:textId="3A108E4A" w:rsidR="00181BBF" w:rsidRDefault="006E31FC" w:rsidP="002656D4">
      <w:pPr>
        <w:pStyle w:val="Heading2"/>
        <w:rPr>
          <w:lang w:val="cs-CZ"/>
        </w:rPr>
      </w:pPr>
      <w:r>
        <w:rPr>
          <w:lang w:val="cs-CZ"/>
        </w:rPr>
        <w:t>3D modelování koncepty a principy</w:t>
      </w:r>
    </w:p>
    <w:p w14:paraId="2452CA65" w14:textId="7EF8B211" w:rsidR="00181BBF" w:rsidRPr="001F6849" w:rsidRDefault="004A11B2" w:rsidP="00181BBF">
      <w:pPr>
        <w:pStyle w:val="Heading3"/>
      </w:pPr>
      <w:r w:rsidRPr="001F6849">
        <w:t>Level of Detail, Level of Realism, Level of Abstraction</w:t>
      </w:r>
    </w:p>
    <w:p w14:paraId="0C0827B2" w14:textId="644735F4" w:rsidR="00331DCE" w:rsidRPr="001F6849" w:rsidRDefault="006E3574" w:rsidP="00331DCE">
      <w:r w:rsidRPr="001F6849">
        <w:t>LOD (</w:t>
      </w:r>
      <w:r w:rsidR="00FC2EB8" w:rsidRPr="001F6849">
        <w:rPr>
          <w:i/>
          <w:iCs/>
        </w:rPr>
        <w:t>level of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CityGML) nebo algoritmickým (menší počet vertexů). </w:t>
      </w:r>
      <w:r w:rsidRPr="001F6849">
        <w:t xml:space="preserve">Tímto je umožněno </w:t>
      </w:r>
      <w:r w:rsidRPr="001F6849">
        <w:rPr>
          <w:i/>
          <w:iCs/>
        </w:rPr>
        <w:t>real-time</w:t>
      </w:r>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 xml:space="preserve">viz. </w:t>
      </w:r>
      <w:r w:rsidR="00331DCE" w:rsidRPr="001F6849">
        <w:rPr>
          <w:highlight w:val="yellow"/>
        </w:rPr>
        <w:lastRenderedPageBreak/>
        <w:t>(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r w:rsidR="00331DCE" w:rsidRPr="001F6849">
        <w:rPr>
          <w:highlight w:val="yellow"/>
        </w:rPr>
        <w:t>(#todo vysvetlit frustrum culling)</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74E0AB98">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1D7B6ED3"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9</w:t>
      </w:r>
      <w:r w:rsidRPr="001F6849">
        <w:fldChar w:fldCharType="end"/>
      </w:r>
      <w:r w:rsidRPr="001F6849">
        <w:t xml:space="preserve"> Příklad konceptu </w:t>
      </w:r>
      <w:r w:rsidR="001B0814" w:rsidRPr="001F6849">
        <w:t xml:space="preserve">sémantického </w:t>
      </w:r>
      <w:r w:rsidRPr="001F6849">
        <w:t xml:space="preserve">LOD v případě specifikace CityGML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3ACFF39A"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10</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4B512C53" w:rsidR="00AB45B4" w:rsidRDefault="00AB45B4" w:rsidP="00331DCE">
      <w:pPr>
        <w:pStyle w:val="Normlnprvnodsazen"/>
      </w:pPr>
      <w:r w:rsidRPr="001F6849">
        <w:t xml:space="preserve">Jako důležitou problematiku zmiňuje </w:t>
      </w:r>
      <w:r w:rsidRPr="001F6849">
        <w:fldChar w:fldCharType="begin"/>
      </w:r>
      <w:r w:rsidR="00AC6351">
        <w:instrText xml:space="preserve"> ADDIN ZOTERO_ITEM CSL_CITATION {"citationID":"pyYXfhhk","properties":{"formattedCitation":"(Coltekin et al. 2020)","plainCitation":"(Coltekin et al. 2020)","noteIndex":0},"citationItems":[{"id":"4ljPn6TB/ao6TIof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w:t>
      </w:r>
      <w:r w:rsidR="00A32AF4" w:rsidRPr="001F6849">
        <w:lastRenderedPageBreak/>
        <w:t>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AC6351">
        <w:instrText xml:space="preserve"> ADDIN ZOTERO_ITEM CSL_CITATION {"citationID":"cz6cyLsT","properties":{"formattedCitation":"(Coltekin et al. 2020)","plainCitation":"(Coltekin et al. 2020)","noteIndex":0},"citationItems":[{"id":"4ljPn6TB/ao6TIof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29"/>
                    <a:stretch>
                      <a:fillRect/>
                    </a:stretch>
                  </pic:blipFill>
                  <pic:spPr>
                    <a:xfrm>
                      <a:off x="0" y="0"/>
                      <a:ext cx="5579745" cy="3993515"/>
                    </a:xfrm>
                    <a:prstGeom prst="rect">
                      <a:avLst/>
                    </a:prstGeom>
                  </pic:spPr>
                </pic:pic>
              </a:graphicData>
            </a:graphic>
          </wp:inline>
        </w:drawing>
      </w:r>
    </w:p>
    <w:p w14:paraId="00AB9F73" w14:textId="1492AF20" w:rsidR="00B2682C" w:rsidRPr="001F6849" w:rsidRDefault="00B2682C" w:rsidP="00B2682C">
      <w:pPr>
        <w:pStyle w:val="Caption"/>
      </w:pPr>
      <w:r>
        <w:t xml:space="preserve">Obr. </w:t>
      </w:r>
      <w:r>
        <w:fldChar w:fldCharType="begin"/>
      </w:r>
      <w:r>
        <w:instrText xml:space="preserve"> SEQ Obr. \* ARABIC </w:instrText>
      </w:r>
      <w:r>
        <w:fldChar w:fldCharType="separate"/>
      </w:r>
      <w:r w:rsidR="00CC6079">
        <w:rPr>
          <w:noProof/>
        </w:rPr>
        <w:t>11</w:t>
      </w:r>
      <w:r>
        <w:fldChar w:fldCharType="end"/>
      </w:r>
      <w:r>
        <w:t xml:space="preserve"> Vztah LOR a miry imerze. Coletkin 2016 </w:t>
      </w:r>
      <w:r w:rsidRPr="00B2682C">
        <w:rPr>
          <w:highlight w:val="yellow"/>
        </w:rPr>
        <w:t>#</w:t>
      </w:r>
      <w:proofErr w:type="gramStart"/>
      <w:r w:rsidRPr="00B2682C">
        <w:rPr>
          <w:highlight w:val="yellow"/>
        </w:rPr>
        <w:t>todo - citovat</w:t>
      </w:r>
      <w:proofErr w:type="gramEnd"/>
    </w:p>
    <w:p w14:paraId="3E7A8760" w14:textId="168A17F0"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AC6351">
        <w:instrText xml:space="preserve"> ADDIN ZOTERO_ITEM CSL_CITATION {"citationID":"Qk91xJhn","properties":{"formattedCitation":"(Coltekin et al. 2020)","plainCitation":"(Coltekin et al. 2020)","noteIndex":0},"citationItems":[{"id":"4ljPn6TB/ao6TIof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Za hlavní úskalí se považuje kombinace množství vstupních dat (LiDAR, tomografie, sterofotogrametri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26CD04EA" w14:textId="43EA5B66" w:rsidR="00A93670" w:rsidRDefault="004B36EC" w:rsidP="00A93670">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 V případě, kdy se vizualizace pohybuje v prostředí internetu je velikost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možnosti uchovat informaci o geolokalizaci (lat, lon)</w:t>
      </w:r>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p>
    <w:p w14:paraId="10C4F004" w14:textId="04E7BF4A"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Pr>
          <w:noProof/>
        </w:rPr>
        <w:t>2</w:t>
      </w:r>
      <w:r>
        <w:fldChar w:fldCharType="end"/>
      </w:r>
      <w:r>
        <w:t xml:space="preserve"> </w:t>
      </w:r>
      <w:r w:rsidR="00153841">
        <w:t>Seznam relevantní</w:t>
      </w:r>
      <w:r>
        <w:t xml:space="preserve"> datových formátů umožňující 3D vizualizace. </w:t>
      </w:r>
      <w:r w:rsidR="00153841" w:rsidRPr="00153841">
        <w:rPr>
          <w:highlight w:val="yellow"/>
          <w:lang w:val="en-US"/>
        </w:rPr>
        <w:t xml:space="preserve">#todo </w:t>
      </w:r>
      <w:r w:rsidR="00AC6F9B">
        <w:rPr>
          <w:lang w:val="en-US"/>
        </w:rPr>
        <w:t>- zdroje</w:t>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Formát dat</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Použití</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Notace</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Otevřenost</w:t>
            </w:r>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r w:rsidR="0087744F"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r w:rsidR="0087744F"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lpk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eo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ity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GIS / Urbanismu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Urbanismu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Modelování staveb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Multipatch</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lTF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 Binární (glb)</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tCDF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ědecká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ědecká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Filmbox)</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Modelování a Anima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izualiza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4E9C5A8D" w14:textId="30440D3E" w:rsidR="00D947C0" w:rsidRDefault="0087744F" w:rsidP="00D947C0">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sidR="00153841">
        <w:rPr>
          <w:lang w:eastAsia="en-US"/>
        </w:rPr>
        <w:t xml:space="preserve">Sloupec </w:t>
      </w:r>
      <w:r w:rsidRPr="0087744F">
        <w:rPr>
          <w:lang w:eastAsia="en-US"/>
        </w:rPr>
        <w:t xml:space="preserve">indikuje, </w:t>
      </w:r>
      <w:r w:rsidR="00153841">
        <w:rPr>
          <w:lang w:eastAsia="en-US"/>
        </w:rPr>
        <w:t xml:space="preserve">zda </w:t>
      </w:r>
      <w:r w:rsidRPr="0087744F">
        <w:rPr>
          <w:lang w:eastAsia="en-US"/>
        </w:rPr>
        <w:t xml:space="preserve">webové využití </w:t>
      </w:r>
      <w:r w:rsidR="00153841">
        <w:rPr>
          <w:lang w:eastAsia="en-US"/>
        </w:rPr>
        <w:t xml:space="preserve">formátu </w:t>
      </w:r>
      <w:r w:rsidRPr="0087744F">
        <w:rPr>
          <w:lang w:eastAsia="en-US"/>
        </w:rPr>
        <w:t xml:space="preserve">je </w:t>
      </w:r>
      <w:r w:rsidR="00153841" w:rsidRPr="0087744F">
        <w:rPr>
          <w:lang w:eastAsia="en-US"/>
        </w:rPr>
        <w:t>omezené</w:t>
      </w:r>
      <w:r w:rsidR="005D7C60">
        <w:rPr>
          <w:lang w:eastAsia="en-US"/>
        </w:rPr>
        <w:t xml:space="preserve"> (např. licencovaným softwarem)</w:t>
      </w:r>
      <w:r w:rsidR="00153841" w:rsidRPr="0087744F">
        <w:rPr>
          <w:lang w:eastAsia="en-US"/>
        </w:rPr>
        <w:t>,</w:t>
      </w:r>
      <w:r w:rsidRPr="0087744F">
        <w:rPr>
          <w:lang w:eastAsia="en-US"/>
        </w:rPr>
        <w:t xml:space="preserve"> </w:t>
      </w:r>
      <w:r w:rsidR="00153841">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w:t>
      </w:r>
      <w:r w:rsidR="00153841">
        <w:rPr>
          <w:lang w:eastAsia="en-US"/>
        </w:rPr>
        <w:t>znalosti</w:t>
      </w:r>
      <w:r>
        <w:rPr>
          <w:lang w:eastAsia="en-US"/>
        </w:rPr>
        <w:t xml:space="preserve"> není tedy výsledkem exaktního výzkumu, tudíž by nemělo být bráno jako stoprocentně směrodatné. </w:t>
      </w:r>
    </w:p>
    <w:p w14:paraId="4C9A84A9" w14:textId="5E4F7D26" w:rsidR="00D727F5" w:rsidRDefault="00A93670" w:rsidP="00D947C0">
      <w:pPr>
        <w:pStyle w:val="Normlnprvnodsazen"/>
        <w:rPr>
          <w:lang w:eastAsia="en-US"/>
        </w:rPr>
      </w:pPr>
      <w:r>
        <w:rPr>
          <w:lang w:eastAsia="en-US"/>
        </w:rPr>
        <w:t xml:space="preserve">Formát </w:t>
      </w:r>
      <w:r w:rsidRPr="00A93670">
        <w:rPr>
          <w:b/>
          <w:bCs/>
          <w:lang w:eastAsia="en-US"/>
        </w:rPr>
        <w:t>gltf</w:t>
      </w:r>
      <w:r>
        <w:rPr>
          <w:lang w:eastAsia="en-US"/>
        </w:rPr>
        <w:t xml:space="preserve"> p</w:t>
      </w:r>
      <w:r w:rsidR="00D727F5" w:rsidRPr="001F6849">
        <w:rPr>
          <w:lang w:eastAsia="en-US"/>
        </w:rPr>
        <w:t xml:space="preserve">řezdívaný </w:t>
      </w:r>
      <w:r w:rsidR="00D727F5" w:rsidRPr="001F6849">
        <w:rPr>
          <w:i/>
          <w:iCs/>
          <w:lang w:eastAsia="en-US"/>
        </w:rPr>
        <w:t xml:space="preserve">JPG pro </w:t>
      </w:r>
      <w:proofErr w:type="gramStart"/>
      <w:r w:rsidR="00D727F5" w:rsidRPr="001F6849">
        <w:rPr>
          <w:i/>
          <w:iCs/>
          <w:lang w:eastAsia="en-US"/>
        </w:rPr>
        <w:t>3D</w:t>
      </w:r>
      <w:proofErr w:type="gramEnd"/>
      <w:r w:rsidR="00D727F5" w:rsidRPr="001F6849">
        <w:rPr>
          <w:lang w:eastAsia="en-US"/>
        </w:rPr>
        <w:t xml:space="preserve">, jedná se o otevřený formát vytvořený skupinou Khronos. Jedná se o formát určený pro sdílení </w:t>
      </w:r>
      <w:proofErr w:type="gramStart"/>
      <w:r w:rsidR="00D727F5" w:rsidRPr="001F6849">
        <w:rPr>
          <w:lang w:eastAsia="en-US"/>
        </w:rPr>
        <w:t>3D</w:t>
      </w:r>
      <w:proofErr w:type="gramEnd"/>
      <w:r w:rsidR="00D727F5" w:rsidRPr="001F6849">
        <w:rPr>
          <w:lang w:eastAsia="en-US"/>
        </w:rPr>
        <w:t xml:space="preserve"> scén. Může být ve dvou formách – jakožto binární </w:t>
      </w:r>
      <w:proofErr w:type="gramStart"/>
      <w:r w:rsidR="00D727F5" w:rsidRPr="001F6849">
        <w:rPr>
          <w:lang w:eastAsia="en-US"/>
        </w:rPr>
        <w:t xml:space="preserve">balík </w:t>
      </w:r>
      <w:r w:rsidR="00D727F5" w:rsidRPr="001F6849">
        <w:rPr>
          <w:i/>
          <w:iCs/>
          <w:lang w:eastAsia="en-US"/>
        </w:rPr>
        <w:t>.glb</w:t>
      </w:r>
      <w:proofErr w:type="gramEnd"/>
      <w:r w:rsidR="00D727F5" w:rsidRPr="001F6849">
        <w:rPr>
          <w:lang w:eastAsia="en-US"/>
        </w:rPr>
        <w:t xml:space="preserve"> nebo jako JSON soubor</w:t>
      </w:r>
      <w:r w:rsidR="00813700" w:rsidRPr="001F6849">
        <w:rPr>
          <w:lang w:eastAsia="en-US"/>
        </w:rPr>
        <w:t xml:space="preserve"> </w:t>
      </w:r>
      <w:r w:rsidR="00813700" w:rsidRPr="001F6849">
        <w:rPr>
          <w:i/>
          <w:iCs/>
          <w:lang w:eastAsia="en-US"/>
        </w:rPr>
        <w:t>.gltf</w:t>
      </w:r>
      <w:r w:rsidR="00D727F5" w:rsidRPr="001F6849">
        <w:rPr>
          <w:lang w:eastAsia="en-US"/>
        </w:rPr>
        <w:t xml:space="preserve"> indexující připojené binární soubory (</w:t>
      </w:r>
      <w:del w:id="90" w:author="Lukáš Herman" w:date="2023-02-06T14:25:00Z">
        <w:r w:rsidR="00D727F5" w:rsidRPr="001F6849" w:rsidDel="00227A2E">
          <w:rPr>
            <w:lang w:eastAsia="en-US"/>
          </w:rPr>
          <w:delText>atiributy</w:delText>
        </w:r>
      </w:del>
      <w:ins w:id="91" w:author="Lukáš Herman" w:date="2023-02-06T14:25:00Z">
        <w:r w:rsidR="00227A2E" w:rsidRPr="001F6849">
          <w:rPr>
            <w:lang w:eastAsia="en-US"/>
          </w:rPr>
          <w:t>atributy</w:t>
        </w:r>
      </w:ins>
      <w:r w:rsidR="00D727F5" w:rsidRPr="001F6849">
        <w:rPr>
          <w:lang w:eastAsia="en-US"/>
        </w:rPr>
        <w:t xml:space="preserve"> - </w:t>
      </w:r>
      <w:r w:rsidR="00D727F5" w:rsidRPr="001F6849">
        <w:rPr>
          <w:i/>
          <w:iCs/>
          <w:lang w:eastAsia="en-US"/>
        </w:rPr>
        <w:t xml:space="preserve">.bin, </w:t>
      </w:r>
      <w:r w:rsidR="00D727F5" w:rsidRPr="001F6849">
        <w:rPr>
          <w:lang w:eastAsia="en-US"/>
        </w:rPr>
        <w:t xml:space="preserve">textury - </w:t>
      </w:r>
      <w:r w:rsidR="00D727F5" w:rsidRPr="001F6849">
        <w:rPr>
          <w:i/>
          <w:iCs/>
          <w:lang w:eastAsia="en-US"/>
        </w:rPr>
        <w:t xml:space="preserve">.jpg, .png. </w:t>
      </w:r>
      <w:proofErr w:type="gramStart"/>
      <w:r w:rsidR="00D727F5" w:rsidRPr="001F6849">
        <w:rPr>
          <w:i/>
          <w:iCs/>
          <w:lang w:eastAsia="en-US"/>
        </w:rPr>
        <w:t>.webP</w:t>
      </w:r>
      <w:proofErr w:type="gramEnd"/>
      <w:r w:rsidR="00813700" w:rsidRPr="001F6849">
        <w:rPr>
          <w:lang w:eastAsia="en-US"/>
        </w:rPr>
        <w:t>). Formát je podporovaný ve většině WebGL knihoven</w:t>
      </w:r>
      <w:r w:rsidR="00083F62">
        <w:rPr>
          <w:lang w:eastAsia="en-US"/>
        </w:rPr>
        <w:t>, grafických softwarů a nástrojů pro konverzi, kompresi atd.</w:t>
      </w:r>
      <w:r w:rsidR="005D5388">
        <w:rPr>
          <w:lang w:eastAsia="en-US"/>
        </w:rPr>
        <w:t xml:space="preserve"> V kontextu geoprostorových dat, gltf obsahuje tzv. geoprostorový profil. Jedná se o standardizovaný </w:t>
      </w:r>
      <w:proofErr w:type="gramStart"/>
      <w:r w:rsidR="005D5388">
        <w:rPr>
          <w:lang w:eastAsia="en-US"/>
        </w:rPr>
        <w:t>způsob</w:t>
      </w:r>
      <w:proofErr w:type="gramEnd"/>
      <w:r w:rsidR="005D5388">
        <w:rPr>
          <w:lang w:eastAsia="en-US"/>
        </w:rPr>
        <w:t xml:space="preserve"> jak umožnit glTF streamování obsáhlých terénních dat s texturami, bodových mračen a CAD modelů a aby bylo možné propojit metadata (atributy) s geometrií. </w:t>
      </w:r>
    </w:p>
    <w:p w14:paraId="7854364E" w14:textId="0EAFE2DD" w:rsidR="005C35FA" w:rsidRDefault="005C35FA" w:rsidP="005D7C60">
      <w:pPr>
        <w:pStyle w:val="Normlnprvnodsazen"/>
        <w:rPr>
          <w:lang w:eastAsia="en-US"/>
        </w:rPr>
      </w:pPr>
      <w:r>
        <w:rPr>
          <w:lang w:eastAsia="en-US"/>
        </w:rPr>
        <w:lastRenderedPageBreak/>
        <w:t xml:space="preserve">Pro velké objemy primárně geografických dat v 3D scénách vytvořila firma Cesium formát </w:t>
      </w:r>
      <w:proofErr w:type="gramStart"/>
      <w:r>
        <w:rPr>
          <w:lang w:eastAsia="en-US"/>
        </w:rPr>
        <w:t>3D</w:t>
      </w:r>
      <w:proofErr w:type="gramEnd"/>
      <w:r>
        <w:rPr>
          <w:lang w:eastAsia="en-US"/>
        </w:rPr>
        <w:t xml:space="preserve"> Tiles. </w:t>
      </w:r>
      <w:r w:rsidR="00123346">
        <w:rPr>
          <w:lang w:eastAsia="en-US"/>
        </w:rPr>
        <w:t xml:space="preserve">Jedná se o </w:t>
      </w:r>
      <w:r w:rsidR="000A08D9">
        <w:rPr>
          <w:lang w:eastAsia="en-US"/>
        </w:rPr>
        <w:t xml:space="preserve">otevřený formát a </w:t>
      </w:r>
      <w:r w:rsidR="00123346">
        <w:rPr>
          <w:lang w:eastAsia="en-US"/>
        </w:rPr>
        <w:t>OGC standard</w:t>
      </w:r>
      <w:r>
        <w:rPr>
          <w:lang w:eastAsia="en-US"/>
        </w:rPr>
        <w:t xml:space="preserve">. </w:t>
      </w:r>
      <w:r w:rsidR="000A08D9">
        <w:rPr>
          <w:lang w:eastAsia="en-US"/>
        </w:rPr>
        <w:t xml:space="preserve">Formát je vytvořen na základě glTF specifikace. Hlavní předností je hierarchický LOD přístup, kdy data jsou definována ve stromové struktuře, kde koncové nódy mají maximální rozlišení a každý rodič je zjednodušenou verzí svých </w:t>
      </w:r>
      <w:r w:rsidR="00615C3B" w:rsidRPr="00615C3B">
        <w:rPr>
          <w:highlight w:val="yellow"/>
          <w:lang w:eastAsia="en-US"/>
        </w:rPr>
        <w:t>dětských nódů</w:t>
      </w:r>
      <w:r w:rsidR="00615C3B">
        <w:rPr>
          <w:lang w:eastAsia="en-US"/>
        </w:rPr>
        <w:t xml:space="preserve">.  Tento přístup tedy umožňuje streamovat pouze data potřebná pro dané zobrazení. 3DTiles formát sám o sobě určuje způsob jakým rozdělit 3D model do objemových dlaždic, kdy každá dlaždice odkazuje na glTF. V rámci glTF je pak zakódována samotná geometrie, textury, komprese, identifikace prvku a metadata. </w:t>
      </w:r>
      <w:r w:rsidR="00615C3B" w:rsidRPr="00615C3B">
        <w:rPr>
          <w:lang w:eastAsia="en-US"/>
        </w:rPr>
        <w:fldChar w:fldCharType="begin"/>
      </w:r>
      <w:r w:rsidR="00615C3B"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00615C3B" w:rsidRPr="00615C3B">
        <w:rPr>
          <w:lang w:eastAsia="en-US"/>
        </w:rPr>
        <w:fldChar w:fldCharType="separate"/>
      </w:r>
      <w:r w:rsidR="00615C3B" w:rsidRPr="00615C3B">
        <w:t>(Geospatial Webinar 2023)</w:t>
      </w:r>
      <w:r w:rsidR="00615C3B" w:rsidRPr="00615C3B">
        <w:rPr>
          <w:lang w:eastAsia="en-US"/>
        </w:rPr>
        <w:fldChar w:fldCharType="end"/>
      </w:r>
      <w:r w:rsidR="005D7C60">
        <w:rPr>
          <w:lang w:eastAsia="en-US"/>
        </w:rPr>
        <w:t xml:space="preserve"> </w:t>
      </w:r>
      <w:r>
        <w:rPr>
          <w:lang w:eastAsia="en-US"/>
        </w:rPr>
        <w:t xml:space="preserve">Obdobným formátem jako </w:t>
      </w:r>
      <w:proofErr w:type="gramStart"/>
      <w:r>
        <w:rPr>
          <w:lang w:eastAsia="en-US"/>
        </w:rPr>
        <w:t>3D</w:t>
      </w:r>
      <w:proofErr w:type="gramEnd"/>
      <w:r>
        <w:rPr>
          <w:lang w:eastAsia="en-US"/>
        </w:rPr>
        <w:t xml:space="preserve"> Tiles je I3S</w:t>
      </w:r>
      <w:r w:rsidR="00FB52CA">
        <w:rPr>
          <w:lang w:eastAsia="en-US"/>
        </w:rPr>
        <w:t>/SLPK</w:t>
      </w:r>
      <w:r>
        <w:rPr>
          <w:lang w:eastAsia="en-US"/>
        </w:rPr>
        <w:t xml:space="preserve"> (</w:t>
      </w:r>
      <w:r w:rsidRPr="005C35FA">
        <w:rPr>
          <w:i/>
          <w:iCs/>
          <w:lang w:eastAsia="en-US"/>
        </w:rPr>
        <w:t>Indexed 3D Scene Layers</w:t>
      </w:r>
      <w:r>
        <w:rPr>
          <w:lang w:eastAsia="en-US"/>
        </w:rPr>
        <w:t xml:space="preserve">), formát podporuje sdílení 3D objektů, povrchových síti s texturami, bodová mračna aj. </w:t>
      </w:r>
      <w:r w:rsidR="00FB52CA">
        <w:rPr>
          <w:lang w:eastAsia="en-US"/>
        </w:rPr>
        <w:t>Formát primárně vytvořen a využíván v Esri technologiích a zároveň</w:t>
      </w:r>
      <w:r>
        <w:rPr>
          <w:lang w:eastAsia="en-US"/>
        </w:rPr>
        <w:t xml:space="preserve"> OGC standard.</w:t>
      </w:r>
      <w:r w:rsidR="00083F62">
        <w:rPr>
          <w:lang w:eastAsia="en-US"/>
        </w:rPr>
        <w:t xml:space="preserve"> </w:t>
      </w:r>
      <w:r w:rsidR="00083F62">
        <w:rPr>
          <w:lang w:eastAsia="en-US"/>
        </w:rPr>
        <w:fldChar w:fldCharType="begin"/>
      </w:r>
      <w:r w:rsidR="00083F62">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sidR="00083F62">
        <w:rPr>
          <w:lang w:eastAsia="en-US"/>
        </w:rPr>
        <w:fldChar w:fldCharType="separate"/>
      </w:r>
      <w:r w:rsidR="00083F62" w:rsidRPr="00083F62">
        <w:t>(OGC 2023)</w:t>
      </w:r>
      <w:r w:rsidR="00083F62">
        <w:rPr>
          <w:lang w:eastAsia="en-US"/>
        </w:rPr>
        <w:fldChar w:fldCharType="end"/>
      </w:r>
    </w:p>
    <w:p w14:paraId="4970D65F" w14:textId="05FD9F86" w:rsidR="005D7C60" w:rsidRPr="005D7C60" w:rsidRDefault="005D7C60" w:rsidP="005D7C60">
      <w:pPr>
        <w:pStyle w:val="Normlnprvnodsazen"/>
        <w:rPr>
          <w:b/>
          <w:bCs/>
          <w:lang w:eastAsia="en-US"/>
        </w:rPr>
      </w:pPr>
      <w:r w:rsidRPr="005D7C60">
        <w:rPr>
          <w:b/>
          <w:bCs/>
          <w:lang w:eastAsia="en-US"/>
        </w:rPr>
        <w:t>CityJSON</w:t>
      </w:r>
    </w:p>
    <w:p w14:paraId="26EB6AAD" w14:textId="48A85256" w:rsidR="005D7C60" w:rsidRDefault="005D7C60" w:rsidP="005D7C60">
      <w:pPr>
        <w:pStyle w:val="Heading2"/>
        <w:rPr>
          <w:lang w:val="cs-CZ"/>
        </w:rPr>
      </w:pPr>
      <w:r>
        <w:rPr>
          <w:lang w:val="cs-CZ"/>
        </w:rPr>
        <w:t>3D prostředí</w:t>
      </w:r>
    </w:p>
    <w:p w14:paraId="1CCE11B4" w14:textId="347A3A3A" w:rsidR="005D7C60" w:rsidRDefault="005D7C60" w:rsidP="005D7C60">
      <w:pPr>
        <w:pStyle w:val="Heading3"/>
        <w:rPr>
          <w:lang w:eastAsia="cs-CZ"/>
        </w:rPr>
      </w:pPr>
      <w:r>
        <w:rPr>
          <w:lang w:eastAsia="cs-CZ"/>
        </w:rPr>
        <w:t>Graphics rendering pipeline</w:t>
      </w:r>
    </w:p>
    <w:p w14:paraId="1985E044" w14:textId="77777777" w:rsidR="005D7C60" w:rsidRPr="005D7C60" w:rsidRDefault="005D7C60" w:rsidP="005D7C60">
      <w:pPr>
        <w:pStyle w:val="Normlnprvnodsazen"/>
        <w:ind w:firstLine="0"/>
      </w:pPr>
    </w:p>
    <w:p w14:paraId="29A5FFFB" w14:textId="66E1992B" w:rsidR="00EB1F3E" w:rsidRPr="001F6849" w:rsidRDefault="00EB1F3E" w:rsidP="00EB1F3E">
      <w:pPr>
        <w:pStyle w:val="Heading3"/>
        <w:rPr>
          <w:lang w:eastAsia="cs-CZ"/>
        </w:rPr>
      </w:pPr>
      <w:r w:rsidRPr="001F6849">
        <w:rPr>
          <w:lang w:eastAsia="cs-CZ"/>
        </w:rPr>
        <w:t>Scéna</w:t>
      </w:r>
    </w:p>
    <w:p w14:paraId="4DBA1D29" w14:textId="0ECF72C9" w:rsidR="00EB1F3E" w:rsidRPr="001F6849" w:rsidRDefault="00EB1F3E" w:rsidP="00EB1F3E">
      <w:pPr>
        <w:pStyle w:val="ListParagraph"/>
        <w:numPr>
          <w:ilvl w:val="0"/>
          <w:numId w:val="7"/>
        </w:numPr>
        <w:rPr>
          <w:lang w:eastAsia="cs-CZ"/>
        </w:rPr>
      </w:pPr>
      <w:r w:rsidRPr="001F6849">
        <w:rPr>
          <w:lang w:eastAsia="cs-CZ"/>
        </w:rPr>
        <w:t xml:space="preserve">Graf Scény – viz. Three.js, Blender aj.  </w:t>
      </w:r>
    </w:p>
    <w:p w14:paraId="41C9E8AF" w14:textId="690D5F07" w:rsidR="00EB1F3E" w:rsidRPr="001F6849" w:rsidRDefault="00EB1F3E" w:rsidP="00EB1F3E">
      <w:pPr>
        <w:pStyle w:val="ListParagraph"/>
        <w:numPr>
          <w:ilvl w:val="1"/>
          <w:numId w:val="7"/>
        </w:numPr>
        <w:rPr>
          <w:lang w:eastAsia="cs-CZ"/>
        </w:rPr>
      </w:pPr>
      <w:r w:rsidRPr="001F6849">
        <w:rPr>
          <w:lang w:eastAsia="cs-CZ"/>
        </w:rPr>
        <w:t>Renderer, scéna, Kamera, Mesh, Materál (textura), Osvětlení</w:t>
      </w:r>
    </w:p>
    <w:p w14:paraId="68D9B289" w14:textId="77777777" w:rsidR="009B7F1D" w:rsidRPr="001F6849" w:rsidRDefault="009B7F1D" w:rsidP="009B7F1D">
      <w:pPr>
        <w:pStyle w:val="Heading3"/>
        <w:rPr>
          <w:lang w:eastAsia="cs-CZ"/>
        </w:rPr>
      </w:pPr>
      <w:r w:rsidRPr="001F6849">
        <w:rPr>
          <w:lang w:eastAsia="cs-CZ"/>
        </w:rPr>
        <w:t>Zobrazení</w:t>
      </w:r>
    </w:p>
    <w:p w14:paraId="02A31820" w14:textId="77777777" w:rsidR="009B7F1D" w:rsidRPr="001F6849" w:rsidRDefault="009B7F1D" w:rsidP="009B7F1D">
      <w:pPr>
        <w:pStyle w:val="ListParagraph"/>
        <w:numPr>
          <w:ilvl w:val="0"/>
          <w:numId w:val="7"/>
        </w:numPr>
        <w:rPr>
          <w:lang w:eastAsia="cs-CZ"/>
        </w:rPr>
      </w:pPr>
      <w:r w:rsidRPr="001F6849">
        <w:rPr>
          <w:lang w:eastAsia="cs-CZ"/>
        </w:rPr>
        <w:t>Virutální kamera</w:t>
      </w:r>
    </w:p>
    <w:p w14:paraId="45E13BBF" w14:textId="77777777" w:rsidR="009B7F1D" w:rsidRPr="001F6849" w:rsidRDefault="009B7F1D" w:rsidP="009B7F1D">
      <w:pPr>
        <w:pStyle w:val="ListParagraph"/>
        <w:numPr>
          <w:ilvl w:val="0"/>
          <w:numId w:val="7"/>
        </w:numPr>
        <w:rPr>
          <w:lang w:eastAsia="cs-CZ"/>
        </w:rPr>
      </w:pPr>
      <w:r w:rsidRPr="001F6849">
        <w:rPr>
          <w:lang w:eastAsia="cs-CZ"/>
        </w:rPr>
        <w:t>Způsob promítání scény</w:t>
      </w:r>
    </w:p>
    <w:p w14:paraId="6CBDEA19" w14:textId="77777777" w:rsidR="009B7F1D" w:rsidRPr="001F6849" w:rsidRDefault="009B7F1D" w:rsidP="009B7F1D">
      <w:pPr>
        <w:pStyle w:val="ListParagraph"/>
        <w:numPr>
          <w:ilvl w:val="0"/>
          <w:numId w:val="7"/>
        </w:numPr>
        <w:rPr>
          <w:lang w:eastAsia="cs-CZ"/>
        </w:rPr>
      </w:pPr>
      <w:r w:rsidRPr="001F6849">
        <w:rPr>
          <w:lang w:eastAsia="cs-CZ"/>
        </w:rPr>
        <w:t>Furstrum</w:t>
      </w:r>
    </w:p>
    <w:p w14:paraId="4CCABE83" w14:textId="77777777" w:rsidR="009B7F1D" w:rsidRPr="001F6849" w:rsidRDefault="009B7F1D" w:rsidP="009B7F1D">
      <w:pPr>
        <w:pStyle w:val="ListParagraph"/>
        <w:numPr>
          <w:ilvl w:val="0"/>
          <w:numId w:val="7"/>
        </w:numPr>
        <w:rPr>
          <w:lang w:eastAsia="cs-CZ"/>
        </w:rPr>
      </w:pPr>
      <w:r w:rsidRPr="001F6849">
        <w:rPr>
          <w:lang w:eastAsia="cs-CZ"/>
        </w:rPr>
        <w:t>Culling</w:t>
      </w:r>
    </w:p>
    <w:p w14:paraId="18FB8421" w14:textId="77777777" w:rsidR="009B7F1D" w:rsidRPr="001F6849" w:rsidRDefault="009B7F1D" w:rsidP="009B7F1D">
      <w:pPr>
        <w:pStyle w:val="ListParagraph"/>
        <w:numPr>
          <w:ilvl w:val="0"/>
          <w:numId w:val="7"/>
        </w:numPr>
        <w:rPr>
          <w:lang w:eastAsia="cs-CZ"/>
        </w:rPr>
      </w:pPr>
      <w:r w:rsidRPr="001F6849">
        <w:rPr>
          <w:lang w:eastAsia="cs-CZ"/>
        </w:rPr>
        <w:t>Rendering pipeline</w:t>
      </w:r>
    </w:p>
    <w:p w14:paraId="7D60F0E4" w14:textId="3CCD87D8" w:rsidR="00EB1F3E" w:rsidRPr="001F6849" w:rsidRDefault="00EB1F3E" w:rsidP="00EB1F3E">
      <w:pPr>
        <w:pStyle w:val="Heading3"/>
        <w:rPr>
          <w:lang w:eastAsia="cs-CZ"/>
        </w:rPr>
      </w:pPr>
      <w:r w:rsidRPr="001F6849">
        <w:rPr>
          <w:lang w:eastAsia="cs-CZ"/>
        </w:rPr>
        <w:t>Pohyb</w:t>
      </w:r>
    </w:p>
    <w:p w14:paraId="33E14DCC" w14:textId="495B67A3" w:rsidR="00EB1F3E" w:rsidRPr="001F6849" w:rsidRDefault="00EB1F3E" w:rsidP="00EB1F3E">
      <w:pPr>
        <w:pStyle w:val="ListParagraph"/>
        <w:numPr>
          <w:ilvl w:val="0"/>
          <w:numId w:val="7"/>
        </w:numPr>
        <w:rPr>
          <w:lang w:eastAsia="cs-CZ"/>
        </w:rPr>
      </w:pPr>
      <w:r w:rsidRPr="001F6849">
        <w:rPr>
          <w:lang w:eastAsia="cs-CZ"/>
        </w:rPr>
        <w:t>DoF</w:t>
      </w:r>
      <w:r w:rsidR="006B5504" w:rsidRPr="001F6849">
        <w:rPr>
          <w:lang w:eastAsia="cs-CZ"/>
        </w:rPr>
        <w:t>s</w:t>
      </w:r>
    </w:p>
    <w:p w14:paraId="52A3BE57" w14:textId="282165FE" w:rsidR="000B66BE" w:rsidRPr="001F6849" w:rsidRDefault="000B66BE" w:rsidP="00EB1F3E">
      <w:pPr>
        <w:pStyle w:val="ListParagraph"/>
        <w:numPr>
          <w:ilvl w:val="0"/>
          <w:numId w:val="7"/>
        </w:numPr>
        <w:rPr>
          <w:lang w:eastAsia="cs-CZ"/>
        </w:rPr>
      </w:pPr>
      <w:r w:rsidRPr="001F6849">
        <w:rPr>
          <w:lang w:eastAsia="cs-CZ"/>
        </w:rPr>
        <w:t xml:space="preserve">Transformace </w:t>
      </w:r>
    </w:p>
    <w:p w14:paraId="401D6D14" w14:textId="162FC523" w:rsidR="00EB1F3E" w:rsidRPr="001F6849" w:rsidRDefault="00EB1F3E" w:rsidP="00EB1F3E">
      <w:pPr>
        <w:pStyle w:val="ListParagraph"/>
        <w:numPr>
          <w:ilvl w:val="0"/>
          <w:numId w:val="7"/>
        </w:numPr>
        <w:rPr>
          <w:lang w:eastAsia="cs-CZ"/>
        </w:rPr>
      </w:pPr>
      <w:r w:rsidRPr="001F6849">
        <w:rPr>
          <w:lang w:eastAsia="cs-CZ"/>
        </w:rPr>
        <w:t>Kamery</w:t>
      </w:r>
    </w:p>
    <w:p w14:paraId="659CBF15" w14:textId="0A18B378" w:rsidR="000B66BE" w:rsidRPr="001F6849" w:rsidRDefault="00EB1F3E" w:rsidP="000B66BE">
      <w:pPr>
        <w:pStyle w:val="ListParagraph"/>
        <w:numPr>
          <w:ilvl w:val="0"/>
          <w:numId w:val="7"/>
        </w:numPr>
        <w:rPr>
          <w:lang w:eastAsia="cs-CZ"/>
        </w:rPr>
      </w:pPr>
      <w:r w:rsidRPr="001F6849">
        <w:rPr>
          <w:lang w:eastAsia="cs-CZ"/>
        </w:rPr>
        <w:t>Controlery</w:t>
      </w:r>
    </w:p>
    <w:p w14:paraId="032A2CFF" w14:textId="41037E10" w:rsidR="00EB1F3E" w:rsidRPr="001F6849" w:rsidRDefault="00EB1F3E" w:rsidP="00EB1F3E">
      <w:pPr>
        <w:pStyle w:val="Heading3"/>
        <w:rPr>
          <w:lang w:eastAsia="cs-CZ"/>
        </w:rPr>
      </w:pPr>
      <w:r w:rsidRPr="001F6849">
        <w:rPr>
          <w:lang w:eastAsia="cs-CZ"/>
        </w:rPr>
        <w:t>Osvětlení</w:t>
      </w:r>
    </w:p>
    <w:p w14:paraId="758FBFD6" w14:textId="44888B05" w:rsidR="00931B57" w:rsidRPr="001F6849" w:rsidRDefault="00EB1F3E" w:rsidP="00253E9C">
      <w:pPr>
        <w:pStyle w:val="ListParagraph"/>
        <w:numPr>
          <w:ilvl w:val="0"/>
          <w:numId w:val="7"/>
        </w:numPr>
        <w:rPr>
          <w:lang w:eastAsia="cs-CZ"/>
        </w:rPr>
      </w:pPr>
      <w:r w:rsidRPr="001F6849">
        <w:rPr>
          <w:lang w:eastAsia="cs-CZ"/>
        </w:rPr>
        <w:t>Spot, Directional, Ambient</w:t>
      </w:r>
    </w:p>
    <w:p w14:paraId="1C2B8EC3" w14:textId="77777777" w:rsidR="00931B57" w:rsidRPr="001F6849" w:rsidRDefault="00931B57" w:rsidP="00931B57"/>
    <w:p w14:paraId="6C764B62" w14:textId="37926C15" w:rsidR="001D0278" w:rsidRPr="001F6849" w:rsidRDefault="000558F0" w:rsidP="002656D4">
      <w:pPr>
        <w:pStyle w:val="Heading1"/>
        <w:rPr>
          <w:lang w:val="cs-CZ"/>
        </w:rPr>
      </w:pPr>
      <w:r w:rsidRPr="001F6849">
        <w:rPr>
          <w:lang w:val="cs-CZ"/>
        </w:rPr>
        <w:lastRenderedPageBreak/>
        <w:t>Analýza technologií</w:t>
      </w:r>
    </w:p>
    <w:p w14:paraId="4D168E40" w14:textId="3BF84BBD" w:rsidR="0070296D" w:rsidRDefault="00C6634E" w:rsidP="00695EF6">
      <w:pPr>
        <w:rPr>
          <w:lang w:eastAsia="cs-CZ"/>
        </w:rPr>
      </w:pPr>
      <w:r w:rsidRPr="001F6849">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enginů), následně pak webová řešení tedy zpravidla </w:t>
      </w:r>
      <w:ins w:id="92" w:author="Lukáš Herman" w:date="2023-02-21T16:21:00Z">
        <w:r w:rsidR="00247F6B" w:rsidRPr="001F6849">
          <w:rPr>
            <w:lang w:eastAsia="cs-CZ"/>
          </w:rPr>
          <w:t>J</w:t>
        </w:r>
      </w:ins>
      <w:del w:id="93" w:author="Lukáš Herman" w:date="2023-02-21T16:21:00Z">
        <w:r w:rsidRPr="001F6849" w:rsidDel="00247F6B">
          <w:rPr>
            <w:lang w:eastAsia="cs-CZ"/>
          </w:rPr>
          <w:delText>j</w:delText>
        </w:r>
      </w:del>
      <w:r w:rsidRPr="001F6849">
        <w:rPr>
          <w:lang w:eastAsia="cs-CZ"/>
        </w:rPr>
        <w:t>ava</w:t>
      </w:r>
      <w:ins w:id="94" w:author="Lukáš Herman" w:date="2023-02-21T16:21:00Z">
        <w:r w:rsidR="00247F6B" w:rsidRPr="001F6849">
          <w:rPr>
            <w:lang w:eastAsia="cs-CZ"/>
          </w:rPr>
          <w:t>S</w:t>
        </w:r>
      </w:ins>
      <w:del w:id="95" w:author="Lukáš Herman" w:date="2023-02-21T16:21:00Z">
        <w:r w:rsidRPr="001F6849" w:rsidDel="00247F6B">
          <w:rPr>
            <w:lang w:eastAsia="cs-CZ"/>
          </w:rPr>
          <w:delText>sr</w:delText>
        </w:r>
      </w:del>
      <w:r w:rsidRPr="001F6849">
        <w:rPr>
          <w:lang w:eastAsia="cs-CZ"/>
        </w:rPr>
        <w:t>c</w:t>
      </w:r>
      <w:ins w:id="96" w:author="Lukáš Herman" w:date="2023-02-21T16:21:00Z">
        <w:r w:rsidR="00247F6B" w:rsidRPr="001F6849">
          <w:rPr>
            <w:lang w:eastAsia="cs-CZ"/>
          </w:rPr>
          <w:t>r</w:t>
        </w:r>
      </w:ins>
      <w:r w:rsidRPr="001F6849">
        <w:rPr>
          <w:lang w:eastAsia="cs-CZ"/>
        </w:rPr>
        <w:t>ipt</w:t>
      </w:r>
      <w:del w:id="97" w:author="Lukáš Herman" w:date="2023-02-21T16:21:00Z">
        <w:r w:rsidRPr="001F6849" w:rsidDel="00247F6B">
          <w:rPr>
            <w:lang w:eastAsia="cs-CZ"/>
          </w:rPr>
          <w:delText>ové</w:delText>
        </w:r>
      </w:del>
      <w:r w:rsidRPr="001F6849">
        <w:rPr>
          <w:lang w:eastAsia="cs-CZ"/>
        </w:rPr>
        <w:t xml:space="preserve"> knihovny nad WebGL. Nutno zmínit, že výše zmíněné rozřazení není exaktní, ale v mnoha případech se </w:t>
      </w:r>
      <w:r w:rsidR="00260F6F" w:rsidRPr="001F6849">
        <w:rPr>
          <w:lang w:eastAsia="cs-CZ"/>
        </w:rPr>
        <w:t xml:space="preserve">překrývá, popř. doplňuje, čímž je myšleno, že pro vizualizaci dat na webu ve </w:t>
      </w:r>
      <w:r w:rsidR="00D3616A" w:rsidRPr="001F6849">
        <w:rPr>
          <w:lang w:eastAsia="cs-CZ"/>
        </w:rPr>
        <w:t>virtuální</w:t>
      </w:r>
      <w:r w:rsidR="00260F6F" w:rsidRPr="001F6849">
        <w:rPr>
          <w:lang w:eastAsia="cs-CZ"/>
        </w:rPr>
        <w:t xml:space="preserve"> realitě je potřeba souhra více technologií, které umožní pořízení dat, úpravu dat, vizualizaci, interakci a následně publikaci</w:t>
      </w:r>
      <w:r w:rsidR="00A1051A" w:rsidRPr="001F6849">
        <w:rPr>
          <w:lang w:eastAsia="cs-CZ"/>
        </w:rPr>
        <w:t>.</w:t>
      </w:r>
      <w:r w:rsidR="00695EF6">
        <w:rPr>
          <w:lang w:eastAsia="cs-CZ"/>
        </w:rPr>
        <w:t xml:space="preserve"> </w:t>
      </w:r>
      <w:r w:rsidR="00260F6F" w:rsidRPr="001F6849">
        <w:t xml:space="preserve">Nejedná se tedy o jednotlivou technologii, ale souhru více tzv. </w:t>
      </w:r>
      <w:r w:rsidR="00260F6F" w:rsidRPr="001F6849">
        <w:rPr>
          <w:i/>
          <w:iCs/>
        </w:rPr>
        <w:t>tech stack</w:t>
      </w:r>
      <w:r w:rsidR="00260F6F" w:rsidRPr="001F6849">
        <w:t xml:space="preserve">. Na základě této skutečnosti je tedy nutné hodnotit i vzájemnou kompatibilitu jednotlivých technologií, což může přinést výraznou míru komplexity, jelikož je nutné technologie na různých úrovních kombinovat. </w:t>
      </w:r>
      <w:r w:rsidR="00260F6F" w:rsidRPr="00695EF6">
        <w:rPr>
          <w:highlight w:val="yellow"/>
        </w:rPr>
        <w:t>Za účelem získání reprezentativních výsledků je nutné hodnotit vhodnost jednotlivých technologií v </w:t>
      </w:r>
      <w:r w:rsidR="00260F6F" w:rsidRPr="00695EF6">
        <w:rPr>
          <w:i/>
          <w:iCs/>
          <w:highlight w:val="yellow"/>
        </w:rPr>
        <w:t>tech stacku</w:t>
      </w:r>
      <w:r w:rsidR="00260F6F" w:rsidRPr="00695EF6">
        <w:rPr>
          <w:highlight w:val="yellow"/>
        </w:rPr>
        <w:t xml:space="preserve"> v kontextu </w:t>
      </w:r>
      <w:r w:rsidR="00260F6F" w:rsidRPr="00695EF6">
        <w:rPr>
          <w:color w:val="FF0000"/>
          <w:highlight w:val="yellow"/>
        </w:rPr>
        <w:t>specifického využití.</w:t>
      </w:r>
      <w:r w:rsidR="00260F6F" w:rsidRPr="00695EF6">
        <w:rPr>
          <w:highlight w:val="yellow"/>
        </w:rPr>
        <w:t xml:space="preserve"> V případě této studie se jedná o využití v rámci územního plánování.</w:t>
      </w:r>
      <w:r w:rsidR="00260F6F" w:rsidRPr="001F6849">
        <w:t xml:space="preserve"> </w:t>
      </w:r>
      <w:r w:rsidR="00D3616A" w:rsidRPr="001F6849">
        <w:t>Do výběru technologie by měli vstupovat určité funkční a nefunkční požadavk</w:t>
      </w:r>
      <w:r w:rsidR="00695EF6">
        <w:t>y</w:t>
      </w:r>
      <w:r w:rsidR="00D3616A" w:rsidRPr="001F6849">
        <w:t>.</w:t>
      </w:r>
      <w:r w:rsidR="006B5C82" w:rsidRPr="001F6849">
        <w:t xml:space="preserve"> </w:t>
      </w:r>
      <w:r w:rsidR="00E364D4" w:rsidRPr="001F6849">
        <w:t xml:space="preserve">Za účelem výběru technologie je nutné popsat charakteristiky existujících technologií, aby bylo možné je kategorizovat a následně vybrat správnou konfiguraci technologií pro daný účel. </w:t>
      </w:r>
    </w:p>
    <w:p w14:paraId="69C1BE05" w14:textId="557B35E6" w:rsidR="00A479E6" w:rsidRDefault="00642A9C" w:rsidP="002656D4">
      <w:pPr>
        <w:pStyle w:val="Heading2"/>
        <w:rPr>
          <w:lang w:val="cs-CZ"/>
        </w:rPr>
      </w:pPr>
      <w:r>
        <w:rPr>
          <w:lang w:val="cs-CZ"/>
        </w:rPr>
        <w:t>Taxonomie technologií</w:t>
      </w:r>
    </w:p>
    <w:p w14:paraId="44004C3E" w14:textId="21F630B1" w:rsidR="00D7572C" w:rsidRPr="00D7572C" w:rsidRDefault="00D7572C" w:rsidP="00D7572C">
      <w:pPr>
        <w:rPr>
          <w:lang w:eastAsia="cs-CZ"/>
        </w:rPr>
      </w:pPr>
      <w:r w:rsidRPr="00D7572C">
        <w:rPr>
          <w:highlight w:val="yellow"/>
          <w:lang w:val="en-US" w:eastAsia="cs-CZ"/>
        </w:rPr>
        <w:t># QST – d</w:t>
      </w:r>
      <w:r w:rsidRPr="00D7572C">
        <w:rPr>
          <w:highlight w:val="yellow"/>
          <w:lang w:eastAsia="cs-CZ"/>
        </w:rPr>
        <w:t>át pryč?</w:t>
      </w:r>
      <w:r>
        <w:rPr>
          <w:lang w:eastAsia="cs-CZ"/>
        </w:rPr>
        <w:t xml:space="preserve"> </w:t>
      </w:r>
    </w:p>
    <w:p w14:paraId="10449E5E" w14:textId="77777777" w:rsidR="00F16747" w:rsidRPr="00D7572C" w:rsidRDefault="00F16747" w:rsidP="00F16747">
      <w:pPr>
        <w:rPr>
          <w:highlight w:val="yellow"/>
          <w:lang w:eastAsia="cs-CZ"/>
        </w:rPr>
      </w:pPr>
      <w:r w:rsidRPr="00D7572C">
        <w:rPr>
          <w:highlight w:val="yellow"/>
          <w:lang w:eastAsia="cs-CZ"/>
        </w:rPr>
        <w:t xml:space="preserve">Jedním z možných pohledů na klasifikaci vizualizačních technologií poskytli </w:t>
      </w:r>
      <w:r w:rsidRPr="00D7572C">
        <w:rPr>
          <w:highlight w:val="yellow"/>
          <w:lang w:eastAsia="cs-CZ"/>
        </w:rPr>
        <w:fldChar w:fldCharType="begin"/>
      </w:r>
      <w:r w:rsidRPr="00D7572C">
        <w:rPr>
          <w:highlight w:val="yellow"/>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sidRPr="00D7572C">
        <w:rPr>
          <w:highlight w:val="yellow"/>
          <w:lang w:eastAsia="cs-CZ"/>
        </w:rPr>
        <w:fldChar w:fldCharType="separate"/>
      </w:r>
      <w:r w:rsidRPr="00D7572C">
        <w:rPr>
          <w:highlight w:val="yellow"/>
        </w:rPr>
        <w:t>(Bostock, Heer 2009)</w:t>
      </w:r>
      <w:r w:rsidRPr="00D7572C">
        <w:rPr>
          <w:highlight w:val="yellow"/>
          <w:lang w:eastAsia="cs-CZ"/>
        </w:rPr>
        <w:fldChar w:fldCharType="end"/>
      </w:r>
      <w:r w:rsidRPr="00D7572C">
        <w:rPr>
          <w:highlight w:val="yellow"/>
          <w:lang w:eastAsia="cs-CZ"/>
        </w:rPr>
        <w:t xml:space="preserve">. V rámci své práce hodnotí vizualizační technologie na základě tří charakteristik, jimiž jsou </w:t>
      </w:r>
    </w:p>
    <w:p w14:paraId="337C243C" w14:textId="77777777" w:rsidR="00F16747" w:rsidRPr="00D7572C" w:rsidRDefault="00F16747" w:rsidP="00F16747">
      <w:pPr>
        <w:pStyle w:val="Normlnprvnodsazen"/>
        <w:numPr>
          <w:ilvl w:val="0"/>
          <w:numId w:val="12"/>
        </w:numPr>
        <w:rPr>
          <w:highlight w:val="yellow"/>
        </w:rPr>
      </w:pPr>
      <w:r w:rsidRPr="00D7572C">
        <w:rPr>
          <w:highlight w:val="yellow"/>
        </w:rPr>
        <w:t>Expresivita – Jaké možné vizualizace daná technologie umožňuje?</w:t>
      </w:r>
    </w:p>
    <w:p w14:paraId="3C86F274" w14:textId="77777777" w:rsidR="00F16747" w:rsidRPr="00D7572C" w:rsidRDefault="00F16747" w:rsidP="00F16747">
      <w:pPr>
        <w:pStyle w:val="Normlnprvnodsazen"/>
        <w:numPr>
          <w:ilvl w:val="0"/>
          <w:numId w:val="12"/>
        </w:numPr>
        <w:rPr>
          <w:highlight w:val="yellow"/>
        </w:rPr>
      </w:pPr>
      <w:r w:rsidRPr="00D7572C">
        <w:rPr>
          <w:highlight w:val="yellow"/>
        </w:rPr>
        <w:t>Účinnost – Jak dlouho zabere vytvoření vizualizace?</w:t>
      </w:r>
    </w:p>
    <w:p w14:paraId="2010321F" w14:textId="77777777" w:rsidR="00F16747" w:rsidRPr="00D7572C" w:rsidRDefault="00F16747" w:rsidP="00F16747">
      <w:pPr>
        <w:pStyle w:val="Normlnprvnodsazen"/>
        <w:numPr>
          <w:ilvl w:val="0"/>
          <w:numId w:val="12"/>
        </w:numPr>
        <w:rPr>
          <w:highlight w:val="yellow"/>
        </w:rPr>
      </w:pPr>
      <w:r w:rsidRPr="00D7572C">
        <w:rPr>
          <w:highlight w:val="yellow"/>
        </w:rPr>
        <w:t>Přístupnost – Jak náročné je vytvořit vizualizaci bez předchozí znalosti dané technologie?</w:t>
      </w:r>
    </w:p>
    <w:p w14:paraId="3341AC8A" w14:textId="68D7E1B3" w:rsidR="00260F6F" w:rsidRPr="001F6849" w:rsidRDefault="00F16747" w:rsidP="00260F6F">
      <w:r w:rsidRPr="00D7572C">
        <w:rPr>
          <w:highlight w:val="yellow"/>
        </w:rPr>
        <w:t xml:space="preserve">Bostock a Heer hodnotili technologie pro vizualizaci dat obecně, přístup je však aplikovatelný na konkrétní výběr technologií omezený na geoprostorová data. V případě technologií pro tvorbu virtuálních prostředí / vizualizací </w:t>
      </w:r>
      <w:r w:rsidRPr="00D7572C">
        <w:rPr>
          <w:highlight w:val="yellow"/>
        </w:rPr>
        <w:fldChar w:fldCharType="begin"/>
      </w:r>
      <w:r w:rsidRPr="00D7572C">
        <w:rPr>
          <w:highlight w:val="yellow"/>
        </w:rPr>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D7572C">
        <w:rPr>
          <w:highlight w:val="yellow"/>
        </w:rPr>
        <w:fldChar w:fldCharType="separate"/>
      </w:r>
      <w:r w:rsidRPr="00D7572C">
        <w:rPr>
          <w:rFonts w:cs="Times New Roman"/>
          <w:szCs w:val="24"/>
          <w:highlight w:val="yellow"/>
        </w:rPr>
        <w:t>(Çöltekin et al. 2020b)</w:t>
      </w:r>
      <w:r w:rsidRPr="00D7572C">
        <w:rPr>
          <w:highlight w:val="yellow"/>
        </w:rPr>
        <w:fldChar w:fldCharType="end"/>
      </w:r>
      <w:r w:rsidRPr="00D7572C">
        <w:rPr>
          <w:highlight w:val="yellow"/>
        </w:rPr>
        <w:t xml:space="preserve"> kategorizují dle 3 kritérií (technologie, návrh a lidské faktory).</w:t>
      </w:r>
    </w:p>
    <w:p w14:paraId="3AF052DC" w14:textId="4FCEB9BD" w:rsidR="004D6387" w:rsidRPr="001F6849" w:rsidRDefault="001D68F5" w:rsidP="00897330">
      <w:pPr>
        <w:pStyle w:val="Normlnprvnodsazen"/>
      </w:pPr>
      <w:r w:rsidRPr="001F6849">
        <w:t>Dalším</w:t>
      </w:r>
      <w:r w:rsidR="00F16747">
        <w:t xml:space="preserve"> </w:t>
      </w:r>
      <w:r w:rsidRPr="001F6849">
        <w:t xml:space="preserve">z kategorizačních kritérií pro popis technologií je </w:t>
      </w:r>
      <w:r w:rsidR="00642A9C">
        <w:t>úroveň detailu</w:t>
      </w:r>
      <w:r w:rsidRPr="001F6849">
        <w:t xml:space="preserve">, do jaké umožňují uživateli tvořit danou vizualizaci. V tomto případě je vhodné rozlišit termíny softwarové </w:t>
      </w:r>
      <w:r w:rsidRPr="001F6849">
        <w:rPr>
          <w:i/>
          <w:iCs/>
        </w:rPr>
        <w:t xml:space="preserve">knihovny </w:t>
      </w:r>
      <w:r w:rsidRPr="001F6849">
        <w:t xml:space="preserve">a </w:t>
      </w:r>
      <w:r w:rsidRPr="001F6849">
        <w:rPr>
          <w:i/>
          <w:iCs/>
        </w:rPr>
        <w:t xml:space="preserve">frameworky. </w:t>
      </w:r>
      <w:r w:rsidRPr="001F6849">
        <w:t xml:space="preserve"> V případě knihoven se jedná o hotové implementace pro řešení konkrétních problémů, kdežto frameworky jsou sadou knihoven nástrojů a vývojových vzorů / přepisů</w:t>
      </w:r>
      <w:r w:rsidR="00FC7019" w:rsidRPr="001F6849">
        <w:t xml:space="preserve"> pro usnadnění vývoje aplikace. </w:t>
      </w:r>
      <w:r w:rsidR="00642A9C">
        <w:t xml:space="preserve"> </w:t>
      </w:r>
      <w:r w:rsidR="00847162" w:rsidRPr="001F6849">
        <w:t xml:space="preserve">V případě 3D grafiky lze pak představit termín </w:t>
      </w:r>
      <w:r w:rsidR="00847162" w:rsidRPr="001F6849">
        <w:rPr>
          <w:i/>
          <w:iCs/>
        </w:rPr>
        <w:t>game / virutal engine</w:t>
      </w:r>
      <w:r w:rsidR="00847162" w:rsidRPr="001F6849">
        <w:t xml:space="preserve">, </w:t>
      </w:r>
      <w:r w:rsidR="00897330" w:rsidRPr="001F6849">
        <w:t>které ve většině případech umožnují tvorbu virtuálních interaktivních prostředí prostřednictvím GUI (</w:t>
      </w:r>
      <w:r w:rsidR="00897330" w:rsidRPr="001F6849">
        <w:rPr>
          <w:i/>
          <w:iCs/>
        </w:rPr>
        <w:t>graphical user interface</w:t>
      </w:r>
      <w:r w:rsidR="00897330" w:rsidRPr="001F6849">
        <w:t>)</w:t>
      </w:r>
      <w:r w:rsidR="00642A9C">
        <w:t xml:space="preserve"> a představují komplexní řešení</w:t>
      </w:r>
      <w:r w:rsidR="00897330" w:rsidRPr="001F6849">
        <w:t>.</w:t>
      </w:r>
      <w:r w:rsidR="00642A9C">
        <w:t xml:space="preserve"> Aktuálně herní enginy jsou hlavním nástrojem pro tvorbu virtuální reality. </w:t>
      </w:r>
      <w:r w:rsidR="00897330" w:rsidRPr="001F6849">
        <w:t xml:space="preserve"> </w:t>
      </w:r>
    </w:p>
    <w:p w14:paraId="15DD99AE" w14:textId="2DAD7080" w:rsidR="00847162" w:rsidRPr="001F6849" w:rsidRDefault="00851F01" w:rsidP="006B5C82">
      <w:pPr>
        <w:pStyle w:val="Normlnprvnodsazen"/>
      </w:pPr>
      <w:r w:rsidRPr="001F6849">
        <w:t xml:space="preserve">Dalším </w:t>
      </w:r>
      <w:r w:rsidR="00A1051A" w:rsidRPr="001F6849">
        <w:t>dělení je n</w:t>
      </w:r>
      <w:r w:rsidRPr="001F6849">
        <w:t>a webové aplikace</w:t>
      </w:r>
      <w:r w:rsidR="00A1051A" w:rsidRPr="001F6849">
        <w:t xml:space="preserve"> a nativní software</w:t>
      </w:r>
      <w:r w:rsidR="00897330" w:rsidRPr="001F6849">
        <w:t xml:space="preserve">. Za nativní </w:t>
      </w:r>
      <w:r w:rsidR="00473E08" w:rsidRPr="001F6849">
        <w:t>software – vyvinutý</w:t>
      </w:r>
      <w:r w:rsidR="00897330" w:rsidRPr="001F6849">
        <w:t xml:space="preserve"> pro daný operační systém</w:t>
      </w:r>
      <w:r w:rsidR="00847162" w:rsidRPr="001F6849">
        <w:t xml:space="preserve"> a jehož runtime prostředí je specifické pro daný hardware a </w:t>
      </w:r>
      <w:r w:rsidR="00A1051A" w:rsidRPr="001F6849">
        <w:t>operační</w:t>
      </w:r>
      <w:r w:rsidR="00847162" w:rsidRPr="001F6849">
        <w:t xml:space="preserve"> </w:t>
      </w:r>
      <w:r w:rsidR="00642A9C" w:rsidRPr="001F6849">
        <w:t>systém – je</w:t>
      </w:r>
      <w:r w:rsidR="00897330" w:rsidRPr="001F6849">
        <w:t xml:space="preserve"> možné považovat klasické GIS řešení (QGIS, ArcGIS, GRASS aj.</w:t>
      </w:r>
      <w:del w:id="98" w:author="Lukáš Herman" w:date="2023-02-21T16:22:00Z">
        <w:r w:rsidR="00897330" w:rsidRPr="001F6849" w:rsidDel="00247F6B">
          <w:delText xml:space="preserve"> </w:delText>
        </w:r>
      </w:del>
      <w:r w:rsidR="00897330" w:rsidRPr="001F6849">
        <w:t>)</w:t>
      </w:r>
      <w:r w:rsidR="00C13CAC" w:rsidRPr="001F6849">
        <w:t xml:space="preserve">, aplikace pro tvorbu 3D grafiky (Blender, SketchUP, Microstation) a </w:t>
      </w:r>
      <w:r w:rsidR="00897330" w:rsidRPr="001F6849">
        <w:t>herní enginy (Unity, Unreal Engine, Godot</w:t>
      </w:r>
      <w:r w:rsidR="00847162" w:rsidRPr="001F6849">
        <w:t>, Wonderland</w:t>
      </w:r>
      <w:r w:rsidR="00897330" w:rsidRPr="001F6849">
        <w:t>)</w:t>
      </w:r>
      <w:r w:rsidR="00847162" w:rsidRPr="001F6849">
        <w:t xml:space="preserve">. Webový software, tedy software, jehož runtime prostředí je buďto v rámci </w:t>
      </w:r>
      <w:r w:rsidR="00847162" w:rsidRPr="001F6849">
        <w:lastRenderedPageBreak/>
        <w:t>klienta, tím pádem v prohlížeči uživatele nebo v rámci serveru</w:t>
      </w:r>
      <w:r w:rsidR="00A1051A" w:rsidRPr="001F6849">
        <w:t>.</w:t>
      </w:r>
      <w:r w:rsidR="003E04FB" w:rsidRPr="001F6849">
        <w:t xml:space="preserve"> </w:t>
      </w:r>
      <w:r w:rsidR="00847162" w:rsidRPr="001F6849">
        <w:t>Pro dosažení daného případu užití je v mnoha případech využíváno technologií napříč všemi zmíněnými kategoriemi.</w:t>
      </w:r>
      <w:r w:rsidR="00473E08">
        <w:t xml:space="preserve"> Zde je nutné zmínit, že pro vývoj výsledné webové vizualizace neznamená využití pouze webových technologií. Tento fakt je prominentní především při přípravě geoprostorových dat.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762A9ABB"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CC6079">
        <w:rPr>
          <w:noProof/>
        </w:rPr>
        <w:t>12</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16CF3904"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13</w:t>
      </w:r>
      <w:r w:rsidRPr="001F6849">
        <w:fldChar w:fldCharType="end"/>
      </w:r>
      <w:r w:rsidRPr="001F6849">
        <w:t xml:space="preserve"> Taxonomie </w:t>
      </w:r>
      <w:del w:id="99" w:author="Lukáš Herman" w:date="2023-02-06T14:26:00Z">
        <w:r w:rsidRPr="001F6849" w:rsidDel="00227A2E">
          <w:delText>weobvých</w:delText>
        </w:r>
      </w:del>
      <w:ins w:id="100" w:author="Lukáš Herman" w:date="2023-02-06T14:26:00Z">
        <w:r w:rsidR="00227A2E" w:rsidRPr="001F6849">
          <w:t>webových</w:t>
        </w:r>
      </w:ins>
      <w:r w:rsidRPr="001F6849">
        <w:t xml:space="preserve"> technologií umožňujících tvorbu </w:t>
      </w:r>
      <w:del w:id="101" w:author="Lukáš Herman" w:date="2023-02-06T14:26:00Z">
        <w:r w:rsidRPr="001F6849" w:rsidDel="00227A2E">
          <w:delText>virutálních</w:delText>
        </w:r>
      </w:del>
      <w:ins w:id="102"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předělat na vlastní relevatní</w:t>
      </w:r>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4C5D8A5B" w:rsidR="00637A27" w:rsidRPr="00637A27" w:rsidRDefault="00637A27" w:rsidP="00637A27">
      <w:pPr>
        <w:pStyle w:val="Caption"/>
      </w:pPr>
      <w:r>
        <w:t xml:space="preserve">Obr. </w:t>
      </w:r>
      <w:r>
        <w:fldChar w:fldCharType="begin"/>
      </w:r>
      <w:r>
        <w:instrText xml:space="preserve"> SEQ Obr. \* ARABIC </w:instrText>
      </w:r>
      <w:r>
        <w:fldChar w:fldCharType="separate"/>
      </w:r>
      <w:r w:rsidR="00CC6079">
        <w:rPr>
          <w:noProof/>
        </w:rPr>
        <w:t>14</w:t>
      </w:r>
      <w:r>
        <w:fldChar w:fldCharType="end"/>
      </w:r>
      <w:r>
        <w:t xml:space="preserve"> </w:t>
      </w:r>
      <w:r w:rsidRPr="001F6849">
        <w:t xml:space="preserve">Taxonomie </w:t>
      </w:r>
      <w:del w:id="103" w:author="Lukáš Herman" w:date="2023-02-06T14:26:00Z">
        <w:r w:rsidRPr="001F6849" w:rsidDel="00227A2E">
          <w:delText>weobvých</w:delText>
        </w:r>
      </w:del>
      <w:ins w:id="104" w:author="Lukáš Herman" w:date="2023-02-06T14:26:00Z">
        <w:r w:rsidRPr="001F6849">
          <w:t>webových</w:t>
        </w:r>
      </w:ins>
      <w:r w:rsidRPr="001F6849">
        <w:t xml:space="preserve"> technologií umožňujících tvorbu </w:t>
      </w:r>
      <w:del w:id="105" w:author="Lukáš Herman" w:date="2023-02-06T14:26:00Z">
        <w:r w:rsidRPr="001F6849" w:rsidDel="00227A2E">
          <w:delText>virutálních</w:delText>
        </w:r>
      </w:del>
      <w:ins w:id="106"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Default="00EC09D9" w:rsidP="001937BB">
      <w:r w:rsidRPr="00642A9C">
        <w:rPr>
          <w:highlight w:val="yellow"/>
        </w:rPr>
        <w:t>Obr. X a Obr. X</w:t>
      </w:r>
      <w:r>
        <w:t xml:space="preserve"> podávají obecný přehled o ekosystému technologií, kterých je třeba pro vykreslování 3D grafiky a tvorby virtuálních prostředí na webu. </w:t>
      </w:r>
    </w:p>
    <w:p w14:paraId="02C7A868" w14:textId="5A036A2B" w:rsidR="001937BB" w:rsidRPr="00AC6F9B" w:rsidRDefault="001937BB" w:rsidP="001937BB">
      <w:pPr>
        <w:pStyle w:val="Heading3"/>
        <w:rPr>
          <w:highlight w:val="yellow"/>
        </w:rPr>
      </w:pPr>
      <w:r w:rsidRPr="00AC6F9B">
        <w:rPr>
          <w:highlight w:val="yellow"/>
        </w:rPr>
        <w:lastRenderedPageBreak/>
        <w:t>Kategorizace pro webový vývoj</w:t>
      </w:r>
    </w:p>
    <w:p w14:paraId="0EEBAD59" w14:textId="77777777" w:rsidR="001937BB" w:rsidRPr="00AC6F9B" w:rsidRDefault="001937BB" w:rsidP="001937BB">
      <w:pPr>
        <w:rPr>
          <w:highlight w:val="yellow"/>
          <w:lang w:eastAsia="cs-CZ"/>
        </w:rPr>
      </w:pPr>
      <w:r w:rsidRPr="00AC6F9B">
        <w:rPr>
          <w:highlight w:val="yellow"/>
          <w:lang w:eastAsia="cs-CZ"/>
        </w:rPr>
        <w:t>Pokud chce člověk vyvíjet VR pro web má možnosti:</w:t>
      </w:r>
    </w:p>
    <w:p w14:paraId="0265D9E5" w14:textId="77777777" w:rsidR="001937BB" w:rsidRPr="00AC6F9B" w:rsidRDefault="001937BB" w:rsidP="001937BB">
      <w:pPr>
        <w:pStyle w:val="Normlnprvnodsazen"/>
        <w:numPr>
          <w:ilvl w:val="0"/>
          <w:numId w:val="35"/>
        </w:numPr>
        <w:rPr>
          <w:highlight w:val="yellow"/>
        </w:rPr>
      </w:pPr>
      <w:r w:rsidRPr="00AC6F9B">
        <w:rPr>
          <w:highlight w:val="yellow"/>
        </w:rPr>
        <w:t>Přímý vývoj nad WebGL a WebXR</w:t>
      </w:r>
    </w:p>
    <w:p w14:paraId="1864E043" w14:textId="77777777" w:rsidR="001937BB" w:rsidRPr="00AC6F9B" w:rsidRDefault="001937BB" w:rsidP="001937BB">
      <w:pPr>
        <w:pStyle w:val="Normlnprvnodsazen"/>
        <w:numPr>
          <w:ilvl w:val="0"/>
          <w:numId w:val="35"/>
        </w:numPr>
        <w:rPr>
          <w:highlight w:val="yellow"/>
        </w:rPr>
      </w:pPr>
      <w:r w:rsidRPr="00AC6F9B">
        <w:rPr>
          <w:highlight w:val="yellow"/>
        </w:rPr>
        <w:t>JS framework / knihovnu pro WebXR</w:t>
      </w:r>
    </w:p>
    <w:p w14:paraId="70FC3B69" w14:textId="77777777" w:rsidR="001937BB" w:rsidRPr="00AC6F9B" w:rsidRDefault="001937BB" w:rsidP="001937BB">
      <w:pPr>
        <w:pStyle w:val="Normlnprvnodsazen"/>
        <w:numPr>
          <w:ilvl w:val="0"/>
          <w:numId w:val="35"/>
        </w:numPr>
        <w:rPr>
          <w:highlight w:val="yellow"/>
        </w:rPr>
      </w:pPr>
      <w:r w:rsidRPr="00AC6F9B">
        <w:rPr>
          <w:highlight w:val="yellow"/>
        </w:rPr>
        <w:t xml:space="preserve">Export do </w:t>
      </w:r>
      <w:proofErr w:type="gramStart"/>
      <w:r w:rsidRPr="00AC6F9B">
        <w:rPr>
          <w:highlight w:val="yellow"/>
        </w:rPr>
        <w:t>WebGL  skrze</w:t>
      </w:r>
      <w:proofErr w:type="gramEnd"/>
      <w:r w:rsidRPr="00AC6F9B">
        <w:rPr>
          <w:highlight w:val="yellow"/>
        </w:rPr>
        <w:t xml:space="preserve"> herní engine</w:t>
      </w:r>
    </w:p>
    <w:p w14:paraId="17803085" w14:textId="77777777" w:rsidR="001937BB" w:rsidRPr="00AC6F9B" w:rsidRDefault="001937BB" w:rsidP="001937BB">
      <w:pPr>
        <w:pStyle w:val="Normlnprvnodsazen"/>
        <w:numPr>
          <w:ilvl w:val="0"/>
          <w:numId w:val="35"/>
        </w:numPr>
        <w:rPr>
          <w:highlight w:val="yellow"/>
        </w:rPr>
      </w:pPr>
      <w:r w:rsidRPr="00AC6F9B">
        <w:rPr>
          <w:highlight w:val="yellow"/>
        </w:rPr>
        <w:t xml:space="preserve">WebXR </w:t>
      </w:r>
      <w:proofErr w:type="gramStart"/>
      <w:r w:rsidRPr="00AC6F9B">
        <w:rPr>
          <w:highlight w:val="yellow"/>
        </w:rPr>
        <w:t>engine - wonderland</w:t>
      </w:r>
      <w:proofErr w:type="gramEnd"/>
    </w:p>
    <w:p w14:paraId="18945E20" w14:textId="25BDC6A5" w:rsidR="001937BB" w:rsidRPr="00AC6F9B" w:rsidRDefault="001937BB" w:rsidP="001937BB">
      <w:pPr>
        <w:rPr>
          <w:b/>
          <w:bCs/>
          <w:highlight w:val="yellow"/>
        </w:rPr>
      </w:pPr>
      <w:r w:rsidRPr="00AC6F9B">
        <w:rPr>
          <w:b/>
          <w:bCs/>
          <w:highlight w:val="yellow"/>
        </w:rPr>
        <w:t>JS Frameworky a knihovny</w:t>
      </w:r>
    </w:p>
    <w:p w14:paraId="7E7099C3" w14:textId="06624D20" w:rsidR="001937BB" w:rsidRPr="001937BB" w:rsidRDefault="001937BB" w:rsidP="001937BB">
      <w:pPr>
        <w:pStyle w:val="Normlnprvnodsazen"/>
        <w:ind w:firstLine="0"/>
        <w:rPr>
          <w:lang w:eastAsia="en-US"/>
        </w:rPr>
      </w:pPr>
      <w:r w:rsidRPr="00AC6F9B">
        <w:rPr>
          <w:highlight w:val="yellow"/>
          <w:lang w:eastAsia="en-US"/>
        </w:rPr>
        <w:t>Three.js, react-three-fiber, babylon.js, ar.js</w:t>
      </w:r>
    </w:p>
    <w:p w14:paraId="36D8D536" w14:textId="77777777" w:rsidR="001937BB" w:rsidRDefault="001937BB" w:rsidP="001937BB">
      <w:pPr>
        <w:pStyle w:val="Normlnprvnodsazen"/>
        <w:rPr>
          <w:lang w:eastAsia="en-US"/>
        </w:rPr>
      </w:pPr>
    </w:p>
    <w:p w14:paraId="1A628DD2" w14:textId="77777777" w:rsidR="001937BB" w:rsidRPr="001937BB" w:rsidRDefault="001937BB" w:rsidP="001937BB">
      <w:pPr>
        <w:pStyle w:val="Normlnprvnodsazen"/>
        <w:rPr>
          <w:lang w:eastAsia="en-US"/>
        </w:rPr>
      </w:pPr>
    </w:p>
    <w:p w14:paraId="7FA98C67" w14:textId="313D6C18" w:rsidR="008A6A36" w:rsidRPr="001F6849" w:rsidRDefault="00E364D4" w:rsidP="002656D4">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r w:rsidR="00FC5365" w:rsidRPr="001F6849">
        <w:rPr>
          <w:i/>
          <w:iCs/>
        </w:rPr>
        <w:t>availability</w:t>
      </w:r>
      <w:r w:rsidR="00FC5365" w:rsidRPr="001F6849">
        <w:t>) a přístupnost (</w:t>
      </w:r>
      <w:r w:rsidR="00FC5365" w:rsidRPr="001F6849">
        <w:rPr>
          <w:i/>
          <w:iCs/>
        </w:rPr>
        <w:t>accesability)</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r w:rsidR="00FC5365" w:rsidRPr="001F6849">
        <w:t>WebGL a WebXR technologií. Dalším z benefitů je fakt, že většina globálně užívaných aplikací se postupně přesouvá z desktopových řešení do webového prohlížeče (</w:t>
      </w:r>
      <w:r>
        <w:t xml:space="preserve">kancelářské programy: </w:t>
      </w:r>
      <w:r w:rsidR="00FC5365" w:rsidRPr="001F6849">
        <w:t>Microsoft Office Suite</w:t>
      </w:r>
      <w:r>
        <w:t xml:space="preserve">, grafické: Figma, Canva, vývojářské: CodePen, VSCod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technologies</w:t>
      </w:r>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CSS – kaskádový stylovací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7"/>
      <w:commentRangeStart w:id="108"/>
      <w:r w:rsidRPr="001F6849">
        <w:rPr>
          <w:lang w:eastAsia="en-US"/>
        </w:rPr>
        <w:t>2</w:t>
      </w:r>
      <w:del w:id="109" w:author="Lukáš Herman" w:date="2023-02-10T18:48:00Z">
        <w:r w:rsidRPr="001F6849" w:rsidDel="0045773E">
          <w:rPr>
            <w:lang w:eastAsia="en-US"/>
          </w:rPr>
          <w:delText xml:space="preserve"> </w:delText>
        </w:r>
      </w:del>
      <w:r w:rsidRPr="001F6849">
        <w:rPr>
          <w:lang w:eastAsia="en-US"/>
        </w:rPr>
        <w:t>D</w:t>
      </w:r>
      <w:commentRangeEnd w:id="107"/>
      <w:r w:rsidR="0045773E" w:rsidRPr="001F6849">
        <w:rPr>
          <w:rStyle w:val="CommentReference"/>
          <w:lang w:eastAsia="en-US"/>
        </w:rPr>
        <w:commentReference w:id="107"/>
      </w:r>
      <w:commentRangeEnd w:id="108"/>
      <w:r w:rsidR="009C30BB" w:rsidRPr="001F6849">
        <w:rPr>
          <w:rStyle w:val="CommentReference"/>
          <w:lang w:eastAsia="en-US"/>
        </w:rPr>
        <w:commentReference w:id="108"/>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Fetch API, </w:t>
      </w:r>
      <w:r w:rsidRPr="001F6849">
        <w:rPr>
          <w:lang w:eastAsia="en-US"/>
        </w:rPr>
        <w:t>WebGL, WebX</w:t>
      </w:r>
      <w:r w:rsidR="008C5DF5">
        <w:rPr>
          <w:lang w:eastAsia="en-US"/>
        </w:rPr>
        <w:t>R</w:t>
      </w:r>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Web APIs</w:t>
      </w:r>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r w:rsidRPr="00A8678D">
        <w:rPr>
          <w:i/>
          <w:iCs/>
        </w:rPr>
        <w:t>Document Object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DOM reprezentuje daný HTML dokument tak, že umožňuje manipulaci s jeho strukturou, stylem a obsahem pomocí skriptovacího jazyka, například JavaScriptu</w:t>
      </w:r>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Z hlediska HTML je to objektový model, který definuje atributy, metody a události. Z hlediska JavaScriptu jde o API, které umožňuje interakci s HTML dokumentem.</w:t>
      </w:r>
    </w:p>
    <w:p w14:paraId="378DF447" w14:textId="5A52858A" w:rsidR="003F5B02" w:rsidRPr="001F6849" w:rsidRDefault="00A8678D" w:rsidP="00D415EF">
      <w:pPr>
        <w:pStyle w:val="Normlnprvnodsazen"/>
        <w:keepNext/>
        <w:ind w:firstLine="0"/>
      </w:pPr>
      <w:r>
        <w:rPr>
          <w:noProof/>
        </w:rPr>
        <w:lastRenderedPageBreak/>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6B6464DB"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15</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r w:rsidRPr="001F6849">
        <w:t>WebGL API</w:t>
      </w:r>
    </w:p>
    <w:p w14:paraId="12B92021" w14:textId="22D1A748"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r w:rsidR="007F7BCF" w:rsidRPr="001F6849">
        <w:rPr>
          <w:bCs/>
        </w:rPr>
        <w:t xml:space="preserve">Javascriptové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ebGL následuje implementaci OpenGL ES (</w:t>
      </w:r>
      <w:r w:rsidR="007F7BCF" w:rsidRPr="001F6849">
        <w:rPr>
          <w:bCs/>
          <w:i/>
          <w:iCs/>
        </w:rPr>
        <w:t>OpenGL for Embedded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ebGL je přístupné skrze HTML5 Canvas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14392A" w:rsidRPr="001F6849">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5B388F" w:rsidRPr="001F6849">
        <w:rPr>
          <w:bCs/>
        </w:rPr>
        <w:t>(Khronos Group 2023)</w:t>
      </w:r>
      <w:r w:rsidR="005B388F" w:rsidRPr="001F6849">
        <w:rPr>
          <w:bCs/>
        </w:rPr>
        <w:fldChar w:fldCharType="end"/>
      </w:r>
      <w:r w:rsidR="005B388F" w:rsidRPr="001F6849">
        <w:rPr>
          <w:bCs/>
        </w:rPr>
        <w:t xml:space="preserve">. </w:t>
      </w:r>
      <w:r w:rsidR="00356E8E" w:rsidRPr="00A8678D">
        <w:t>Pro vykreslování využívá WebGL jazyk GLSL, který popisuje způsob, jakým je daný objekt vyobrazen (</w:t>
      </w:r>
      <w:r w:rsidR="00356E8E" w:rsidRPr="00356E8E">
        <w:rPr>
          <w:i/>
          <w:iCs/>
        </w:rPr>
        <w:t>shader</w:t>
      </w:r>
      <w:r w:rsidR="00356E8E" w:rsidRPr="00A8678D">
        <w:t xml:space="preserve">). Základní funkčnost WebGL dále rozšiřují JavaScriptové knihovny </w:t>
      </w:r>
      <w:r w:rsidR="00356E8E" w:rsidRPr="00356E8E">
        <w:rPr>
          <w:highlight w:val="yellow"/>
        </w:rPr>
        <w:t>(viz. kapitola X)</w:t>
      </w:r>
      <w:r w:rsidR="00356E8E" w:rsidRPr="00A8678D">
        <w:t>, jež zjednodušují složitý proces grafického vykreslování přes jednodušší API. Od roku 2011, kdy byl WebGL poprvé zaveden, umožnil přímý přístup k GPU prostřednictvím JavaScriptu, a v roce 2013 byla představena verze WebGL 2. Dodnes zůstává standardním prostředkem pro zobrazování složitější grafiky na webu.</w:t>
      </w:r>
    </w:p>
    <w:p w14:paraId="0B605B2F" w14:textId="77777777" w:rsidR="00D415EF" w:rsidRPr="001F6849" w:rsidRDefault="00D415EF" w:rsidP="00D415EF">
      <w:pPr>
        <w:pStyle w:val="Malnadpis"/>
      </w:pPr>
      <w:r w:rsidRPr="001F6849">
        <w:t>WebXR API</w:t>
      </w:r>
    </w:p>
    <w:p w14:paraId="4AD9055B" w14:textId="2E11A550" w:rsidR="00B47578" w:rsidRPr="00372EA8" w:rsidRDefault="00D415EF" w:rsidP="00372EA8">
      <w:pPr>
        <w:rPr>
          <w:b/>
        </w:rPr>
      </w:pPr>
      <w:r w:rsidRPr="001F6849">
        <w:t>WebXR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mobilní i desktopový VR hardware. WebXR API je založeno na OpenXR</w:t>
      </w:r>
      <w:r w:rsidRPr="001F6849">
        <w:rPr>
          <w:rStyle w:val="FootnoteReference"/>
          <w:bCs/>
        </w:rPr>
        <w:footnoteReference w:id="2"/>
      </w:r>
      <w:r w:rsidRPr="001F6849">
        <w:t xml:space="preserve"> specifikaci skupiny Khronos. Hlavními body zájmu WebXR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r w:rsidR="00473E08" w:rsidRPr="00D415EF">
        <w:t>WebXR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r w:rsidR="00D03258">
        <w:t xml:space="preserve">WebXR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EA43B7">
        <w:instrText xml:space="preserve"> ADDIN ZOTERO_ITEM CSL_CITATION {"citationID":"P5cW5ViI","properties":{"formattedCitation":"(MDN Contributors 2023)","plainCitation":"(MDN Contributors 2023)","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EA43B7" w:rsidRPr="00EA43B7">
        <w:t>(MDN Contributors 2023)</w:t>
      </w:r>
      <w:r w:rsidR="00EA43B7">
        <w:fldChar w:fldCharType="end"/>
      </w:r>
      <w:r w:rsidR="00185FBF">
        <w:rPr>
          <w:lang w:val="en-US"/>
        </w:rPr>
        <w:t xml:space="preserve">: </w:t>
      </w:r>
    </w:p>
    <w:p w14:paraId="295488A0" w14:textId="37A8B64F" w:rsidR="00B47578" w:rsidRPr="00B47578" w:rsidRDefault="00185FBF" w:rsidP="00B47578">
      <w:pPr>
        <w:pStyle w:val="Normlnprvnodsazen"/>
        <w:numPr>
          <w:ilvl w:val="0"/>
          <w:numId w:val="7"/>
        </w:numPr>
        <w:rPr>
          <w:lang w:val="en-US"/>
        </w:rPr>
      </w:pPr>
      <w:r w:rsidRPr="00841D60">
        <w:rPr>
          <w:b/>
          <w:bCs/>
          <w:i/>
          <w:iCs/>
          <w:lang w:val="en-US"/>
        </w:rPr>
        <w:t>immersive-vr</w:t>
      </w:r>
      <w:r w:rsidR="00B47578" w:rsidRPr="00841D60">
        <w:rPr>
          <w:b/>
          <w:bCs/>
          <w:lang w:val="en-US"/>
        </w:rPr>
        <w:t>:</w:t>
      </w:r>
      <w:r w:rsidR="00B47578">
        <w:rPr>
          <w:lang w:val="en-US"/>
        </w:rPr>
        <w:t xml:space="preserve"> </w:t>
      </w:r>
      <w:r w:rsidR="00841D60">
        <w:t xml:space="preserve">Umožňuje </w:t>
      </w:r>
      <w:r w:rsidR="00B47578" w:rsidRPr="00B47578">
        <w:t xml:space="preserve">přístup k imerznímu </w:t>
      </w:r>
      <w:r w:rsidR="00B47578" w:rsidRPr="00B47578">
        <w:t xml:space="preserve">zobrazovacímu </w:t>
      </w:r>
      <w:r w:rsidR="00B47578" w:rsidRPr="00B47578">
        <w:t>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ar</w:t>
      </w:r>
      <w:r w:rsidR="00841D60">
        <w:rPr>
          <w:b/>
          <w:bCs/>
          <w:i/>
          <w:iCs/>
          <w:lang w:val="en-US"/>
        </w:rPr>
        <w:t>:</w:t>
      </w:r>
      <w:r w:rsidR="00841D60">
        <w:rPr>
          <w:b/>
          <w:bCs/>
          <w:lang w:val="en-US"/>
        </w:rPr>
        <w:t xml:space="preserve"> </w:t>
      </w:r>
      <w:r w:rsidR="00841D60" w:rsidRPr="00841D60">
        <w:t xml:space="preserve">Umožňuje </w:t>
      </w:r>
      <w:r w:rsidR="00841D60" w:rsidRPr="00841D60">
        <w:t xml:space="preserve">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r w:rsidR="00841D60" w:rsidRPr="00841D60">
        <w:rPr>
          <w:i/>
          <w:iCs/>
        </w:rPr>
        <w:t>environmentBlendMode</w:t>
      </w:r>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lastRenderedPageBreak/>
        <w:t>i</w:t>
      </w:r>
      <w:r w:rsidR="00185FBF" w:rsidRPr="00841D60">
        <w:rPr>
          <w:b/>
          <w:bCs/>
          <w:i/>
          <w:iCs/>
          <w:lang w:val="en-US"/>
        </w:rPr>
        <w:t>nline</w:t>
      </w:r>
      <w:r w:rsidR="00841D60" w:rsidRPr="00841D60">
        <w:rPr>
          <w:b/>
          <w:bCs/>
          <w:i/>
          <w:iCs/>
          <w:lang w:val="en-US"/>
        </w:rPr>
        <w:t>:</w:t>
      </w:r>
      <w:r>
        <w:rPr>
          <w:b/>
          <w:bCs/>
          <w:i/>
          <w:iCs/>
          <w:lang w:val="en-US"/>
        </w:rPr>
        <w:t xml:space="preserve"> </w:t>
      </w:r>
      <w:r w:rsidRPr="00372EA8">
        <w:t>U</w:t>
      </w:r>
      <w:r w:rsidRPr="00372EA8">
        <w:t xml:space="preserve">možňuje zobrazit </w:t>
      </w:r>
      <w:r>
        <w:t xml:space="preserve">virtuální obsah (3d render)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806D843" w:rsidR="00571A2A" w:rsidRDefault="00372EA8" w:rsidP="00372EA8">
      <w:pPr>
        <w:pStyle w:val="Normlnprvnodsazen"/>
        <w:ind w:firstLine="0"/>
        <w:rPr>
          <w:bCs/>
        </w:rPr>
      </w:pPr>
      <w:r>
        <w:rPr>
          <w:bCs/>
        </w:rPr>
        <w:t xml:space="preserve">Aplikace založená na WebXR API </w:t>
      </w:r>
      <w:r w:rsidR="00964AA4">
        <w:rPr>
          <w:bCs/>
        </w:rPr>
        <w:t>musí následovat tzv. životní cyklus VR webové aplikace, který spočívá v</w:t>
      </w:r>
      <w:r w:rsidR="00EA43B7">
        <w:rPr>
          <w:bCs/>
        </w:rPr>
        <w:t xml:space="preserve"> </w:t>
      </w:r>
      <w:r w:rsidR="00EA43B7">
        <w:rPr>
          <w:bCs/>
        </w:rPr>
        <w:fldChar w:fldCharType="begin"/>
      </w:r>
      <w:r w:rsidR="00EA43B7">
        <w:rPr>
          <w:bCs/>
        </w:rPr>
        <w:instrText xml:space="preserve"> ADDIN ZOTERO_ITEM CSL_CITATION {"citationID":"BiX6ViRW","properties":{"formattedCitation":"(Immersive Web Working Group 2022; MDN Contributors 2023)","plainCitation":"(Immersive Web Working Group 2022; MDN Contributors 2023)","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EA43B7" w:rsidRPr="00EA43B7">
        <w:t>(Immersive Web Working Group 2022; MDN Contributors 2023)</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inline, immerive-vr, immersive-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r w:rsidRPr="00B17DB5">
        <w:rPr>
          <w:bCs/>
          <w:i/>
          <w:iCs/>
        </w:rPr>
        <w:t>unbounded</w:t>
      </w:r>
      <w:r w:rsidR="00EA43B7">
        <w:rPr>
          <w:bCs/>
          <w:i/>
          <w:iCs/>
        </w:rPr>
        <w:t xml:space="preserve">, local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Pr="001975DE" w:rsidRDefault="00FC6242" w:rsidP="001975DE">
      <w:pPr>
        <w:pStyle w:val="Normlnprvnodsazen"/>
        <w:numPr>
          <w:ilvl w:val="0"/>
          <w:numId w:val="37"/>
        </w:numPr>
        <w:rPr>
          <w:ins w:id="110" w:author="Jan Horák" w:date="2023-06-15T11:57:00Z"/>
          <w:bCs/>
        </w:rPr>
      </w:pPr>
      <w:r>
        <w:rPr>
          <w:bCs/>
        </w:rPr>
        <w:t>Ukončení XR relace.</w:t>
      </w:r>
    </w:p>
    <w:p w14:paraId="12BAB988" w14:textId="0ACBD3F3" w:rsidR="00571A2A" w:rsidRPr="001F6849" w:rsidRDefault="00571A2A" w:rsidP="00571A2A">
      <w:pPr>
        <w:pStyle w:val="Malnadpis"/>
        <w:rPr>
          <w:ins w:id="111" w:author="Jan Horák" w:date="2023-06-15T11:58:00Z"/>
        </w:rPr>
      </w:pPr>
      <w:ins w:id="112" w:author="Jan Horák" w:date="2023-06-15T11:57:00Z">
        <w:r w:rsidRPr="007B3717">
          <w:t>WebGPU</w:t>
        </w:r>
      </w:ins>
      <w:r w:rsidR="007B3717" w:rsidRPr="007B3717">
        <w:t xml:space="preserve"> API</w:t>
      </w:r>
    </w:p>
    <w:p w14:paraId="69B3B275" w14:textId="00A8B77C" w:rsidR="00571A2A" w:rsidRPr="00DB26F1" w:rsidRDefault="00DA3AC7" w:rsidP="00DB26F1">
      <w:pPr>
        <w:rPr>
          <w:bCs/>
          <w:rPrChange w:id="113" w:author="Jan Horák" w:date="2023-06-15T11:58:00Z">
            <w:rPr>
              <w:b/>
              <w:bCs/>
              <w:highlight w:val="yellow"/>
            </w:rPr>
          </w:rPrChange>
        </w:rPr>
      </w:pPr>
      <w:r w:rsidRPr="00DA3AC7">
        <w:rPr>
          <w:bCs/>
        </w:rPr>
        <w:t>WebGPU je dalším krokem v evoluci webových grafických API</w:t>
      </w:r>
      <w:r w:rsidR="00DB26F1">
        <w:rPr>
          <w:bCs/>
        </w:rPr>
        <w:t>, tedy zamýšleným následníkem WebGL</w:t>
      </w:r>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ebGPU je nízkoúrovňové API, které poskytuje programátorům přímý přístup k hardwarové akceleraci na grafických kartách</w:t>
      </w:r>
      <w:r>
        <w:rPr>
          <w:bCs/>
        </w:rPr>
        <w:t>. Rozdílné od WebGL, které pro přístup k GPU využívá OpenGL ES APIs</w:t>
      </w:r>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ebGPU podporováno jen v nových verzích Chrome, Edg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ebGL API a WebXR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r w:rsidRPr="001F6849">
        <w:rPr>
          <w:i/>
          <w:iCs/>
          <w:lang w:eastAsia="en-US"/>
        </w:rPr>
        <w:t>Wolvic, Meta Oculus Browser</w:t>
      </w:r>
      <w:r w:rsidRPr="001F6849">
        <w:rPr>
          <w:lang w:eastAsia="en-US"/>
        </w:rPr>
        <w:t xml:space="preserve">). </w:t>
      </w:r>
      <w:r w:rsidR="00E05CB6" w:rsidRPr="001F6849">
        <w:rPr>
          <w:lang w:eastAsia="en-US"/>
        </w:rPr>
        <w:t xml:space="preserve">Analýza podpory prohlížečů pro WebXR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ebXR API</w:t>
      </w:r>
      <w:r w:rsidR="00BB451F" w:rsidRPr="001F6849">
        <w:rPr>
          <w:lang w:eastAsia="en-US"/>
        </w:rPr>
        <w:t>. Nutné zmínit, že tabulka neobsahuje prohlížeče specializované na AR (</w:t>
      </w:r>
      <w:r w:rsidR="00714A95" w:rsidRPr="001F6849">
        <w:rPr>
          <w:i/>
          <w:iCs/>
        </w:rPr>
        <w:t>Magic Leap Helio</w:t>
      </w:r>
      <w:r w:rsidR="00BB451F" w:rsidRPr="001F6849">
        <w:t>)</w:t>
      </w:r>
      <w:r w:rsidR="00714A95" w:rsidRPr="001F6849">
        <w:t>.</w:t>
      </w:r>
      <w:r w:rsidR="004C0F9A" w:rsidRPr="001F6849">
        <w:t xml:space="preserve"> </w:t>
      </w:r>
      <w:r w:rsidR="006C32DE" w:rsidRPr="001F6849">
        <w:t xml:space="preserve">Pro podporu WebGL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r w:rsidR="00B009CC" w:rsidRPr="001F6849">
        <w:t xml:space="preserve">WebGL 1.0 a WebGL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ebXR není tak rozšířená, tudíž přehled je zobrazen v </w:t>
      </w:r>
      <w:r w:rsidR="00DB26F1" w:rsidRPr="00DB26F1">
        <w:rPr>
          <w:highlight w:val="yellow"/>
        </w:rPr>
        <w:t>Tab.X</w:t>
      </w:r>
      <w:r w:rsidR="00DB26F1">
        <w:t>.</w:t>
      </w:r>
    </w:p>
    <w:p w14:paraId="4D1EE5F4" w14:textId="322D0875" w:rsidR="00A400E8" w:rsidRPr="001F6849" w:rsidRDefault="00A400E8">
      <w:pPr>
        <w:pStyle w:val="Caption"/>
        <w:pPrChange w:id="114"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87744F">
        <w:rPr>
          <w:noProof/>
        </w:rPr>
        <w:t>3</w:t>
      </w:r>
      <w:r w:rsidRPr="001F6849">
        <w:fldChar w:fldCharType="end"/>
      </w:r>
      <w:r w:rsidRPr="001F6849">
        <w:t xml:space="preserve"> Podpora</w:t>
      </w:r>
      <w:r w:rsidR="006C32DE" w:rsidRPr="001F6849">
        <w:t xml:space="preserve"> </w:t>
      </w:r>
      <w:r w:rsidRPr="001F6849">
        <w:t>WebXR Device API</w:t>
      </w:r>
      <w:r w:rsidR="006C32DE" w:rsidRPr="001F6849">
        <w:t xml:space="preserve"> ve verzích vybraných prohlížečů. – </w:t>
      </w:r>
      <w:r w:rsidR="009C30BB" w:rsidRPr="001F6849">
        <w:rPr>
          <w:vertAlign w:val="superscript"/>
        </w:rPr>
        <w:t>1</w:t>
      </w:r>
      <w:r w:rsidR="006C32DE" w:rsidRPr="001F6849">
        <w:t xml:space="preserve">WebXR Device API je velice rozsáhlé API, které je stále ve vývoji, tudíž není možné přesně určit míru podpory, </w:t>
      </w:r>
      <w:r w:rsidR="009C30BB" w:rsidRPr="001F6849">
        <w:rPr>
          <w:vertAlign w:val="superscript"/>
        </w:rPr>
        <w:lastRenderedPageBreak/>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Edge</w:t>
            </w:r>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 for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WebXR Viewer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Wolvic</w:t>
            </w:r>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Meta Quest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Pr="001937BB" w:rsidRDefault="001937BB" w:rsidP="001937BB">
      <w:pPr>
        <w:pStyle w:val="Normlnprvnodsazen"/>
        <w:ind w:firstLine="0"/>
      </w:pPr>
    </w:p>
    <w:p w14:paraId="0EDD8066" w14:textId="757D6149" w:rsidR="00142D08" w:rsidRDefault="00142D08" w:rsidP="00142D08">
      <w:pPr>
        <w:pStyle w:val="Heading2"/>
        <w:rPr>
          <w:lang w:val="cs-CZ"/>
        </w:rPr>
      </w:pPr>
      <w:r w:rsidRPr="001F6849">
        <w:rPr>
          <w:lang w:val="cs-CZ"/>
        </w:rPr>
        <w:t>Specifikace požadavků pro technologie</w:t>
      </w:r>
    </w:p>
    <w:p w14:paraId="629390D6" w14:textId="20D69969" w:rsidR="00142D08" w:rsidRPr="00812934" w:rsidRDefault="00142D08" w:rsidP="00142D08">
      <w:pPr>
        <w:pStyle w:val="Normlnprvnodsazen"/>
        <w:ind w:firstLine="0"/>
        <w:rPr>
          <w:lang w:eastAsia="en-US"/>
        </w:rPr>
      </w:pPr>
      <w:r>
        <w:rPr>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t xml:space="preserve">Metodika specifikace požadavků byla převzata z práce </w:t>
      </w:r>
      <w:r>
        <w:fldChar w:fldCharType="begin"/>
      </w:r>
      <w: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fldChar w:fldCharType="separate"/>
      </w:r>
      <w:r w:rsidRPr="00812934">
        <w:t>(Herman 2014)</w:t>
      </w:r>
      <w:r>
        <w:fldChar w:fldCharType="end"/>
      </w:r>
      <w:r>
        <w:t xml:space="preserve"> a modifikována pro účel hodnocení aplikací umožňující tvorbu virtuální reality. </w:t>
      </w:r>
    </w:p>
    <w:p w14:paraId="52283C08" w14:textId="77777777" w:rsidR="00142D08" w:rsidRPr="001F6849" w:rsidRDefault="00142D08" w:rsidP="00142D08">
      <w:pPr>
        <w:pStyle w:val="Heading3"/>
      </w:pPr>
      <w:r w:rsidRPr="001F6849">
        <w:t>Funkční požadavky</w:t>
      </w:r>
    </w:p>
    <w:p w14:paraId="6C93D406" w14:textId="77777777" w:rsidR="00142D08" w:rsidRDefault="00142D08" w:rsidP="00142D08">
      <w:r w:rsidRPr="001F6849">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1F6849">
        <w:fldChar w:fldCharType="begin"/>
      </w:r>
      <w:r w:rsidRPr="001F6849">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fldChar w:fldCharType="separate"/>
      </w:r>
      <w:r w:rsidRPr="001F6849">
        <w:t>(Sommerville 2016)</w:t>
      </w:r>
      <w:r w:rsidRPr="001F6849">
        <w:fldChar w:fldCharType="end"/>
      </w:r>
    </w:p>
    <w:p w14:paraId="7E39D134" w14:textId="77777777" w:rsidR="00142D08" w:rsidRPr="00BB39E4" w:rsidRDefault="00142D08" w:rsidP="00142D08">
      <w:pPr>
        <w:pStyle w:val="Normlnprvnodsazen"/>
        <w:ind w:firstLine="0"/>
        <w:rPr>
          <w:b/>
          <w:bCs/>
          <w:lang w:eastAsia="en-US"/>
        </w:rPr>
      </w:pPr>
      <w:r>
        <w:rPr>
          <w:b/>
          <w:bCs/>
          <w:lang w:eastAsia="en-US"/>
        </w:rPr>
        <w:t>Orientace ve scéně</w:t>
      </w:r>
    </w:p>
    <w:p w14:paraId="0B1BAECE" w14:textId="77777777" w:rsidR="00142D08" w:rsidRDefault="00142D08" w:rsidP="00142D08">
      <w:pPr>
        <w:pStyle w:val="Normlnprvnodsazen"/>
        <w:ind w:firstLine="0"/>
        <w:rPr>
          <w:lang w:eastAsia="en-US"/>
        </w:rPr>
      </w:pPr>
      <w:r>
        <w:rPr>
          <w:lang w:eastAsia="en-US"/>
        </w:rPr>
        <w:t xml:space="preserve">Pro úspěšnou tvorbu VR aplikace je nutné, aby technologie podporovala především způsob pohybu a orientace na základě trackingu polohy a orientace zobrazovacího, popř. vstupního zařízení. </w:t>
      </w:r>
    </w:p>
    <w:p w14:paraId="400DD281" w14:textId="77777777" w:rsidR="00142D08" w:rsidRPr="00983940" w:rsidRDefault="00142D08" w:rsidP="00142D08">
      <w:pPr>
        <w:pStyle w:val="Normlnprvnodsazen"/>
        <w:ind w:firstLine="0"/>
        <w:rPr>
          <w:b/>
          <w:bCs/>
          <w:lang w:eastAsia="en-US"/>
        </w:rPr>
      </w:pPr>
      <w:r>
        <w:rPr>
          <w:b/>
          <w:bCs/>
          <w:lang w:eastAsia="en-US"/>
        </w:rPr>
        <w:t>Pohyb scénou</w:t>
      </w:r>
    </w:p>
    <w:p w14:paraId="6D516525" w14:textId="77777777" w:rsidR="00142D08" w:rsidRDefault="00142D08" w:rsidP="00142D08">
      <w:pPr>
        <w:pStyle w:val="Normlnprvnodsazen"/>
        <w:ind w:firstLine="0"/>
        <w:rPr>
          <w:lang w:eastAsia="en-US"/>
        </w:rPr>
      </w:pPr>
      <w:r>
        <w:rPr>
          <w:lang w:eastAsia="en-US"/>
        </w:rPr>
        <w:t xml:space="preserve">Technologie by měla podporovat různé možnosti pohybu </w:t>
      </w:r>
      <w:proofErr w:type="gramStart"/>
      <w:r>
        <w:rPr>
          <w:lang w:eastAsia="en-US"/>
        </w:rPr>
        <w:t>3D</w:t>
      </w:r>
      <w:proofErr w:type="gramEnd"/>
      <w:r>
        <w:rPr>
          <w:lang w:eastAsia="en-US"/>
        </w:rPr>
        <w:t xml:space="preserve"> scénou. Měla by podporovat poziční </w:t>
      </w:r>
      <w:r w:rsidRPr="00983940">
        <w:rPr>
          <w:i/>
          <w:iCs/>
          <w:lang w:eastAsia="en-US"/>
        </w:rPr>
        <w:t>tracking</w:t>
      </w:r>
      <w:r>
        <w:rPr>
          <w:lang w:eastAsia="en-US"/>
        </w:rPr>
        <w:t>,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kontrolery, aj.)</w:t>
      </w:r>
    </w:p>
    <w:p w14:paraId="756B40D0" w14:textId="23DACEED" w:rsidR="00142D08" w:rsidRPr="00142D08" w:rsidRDefault="00142D08" w:rsidP="00142D08">
      <w:pPr>
        <w:pStyle w:val="Normlnprvnodsazen"/>
        <w:ind w:firstLine="0"/>
        <w:rPr>
          <w:b/>
          <w:bCs/>
          <w:lang w:eastAsia="en-US"/>
        </w:rPr>
      </w:pPr>
      <w:r w:rsidRPr="00DB6799">
        <w:rPr>
          <w:b/>
          <w:bCs/>
          <w:lang w:eastAsia="en-US"/>
        </w:rPr>
        <w:t>Zobrazení</w:t>
      </w:r>
    </w:p>
    <w:p w14:paraId="2EA25211" w14:textId="77777777" w:rsidR="00142D08" w:rsidRDefault="00142D08" w:rsidP="00142D08">
      <w:pPr>
        <w:pStyle w:val="Normlnprvnodsazen"/>
        <w:ind w:firstLine="0"/>
        <w:rPr>
          <w:lang w:eastAsia="en-US"/>
        </w:rPr>
      </w:pPr>
      <w:r w:rsidRPr="00DB6799">
        <w:rPr>
          <w:lang w:eastAsia="en-US"/>
        </w:rPr>
        <w:lastRenderedPageBreak/>
        <w:t xml:space="preserve">Technologie by měla umožňovat zobrazení na úrovni imerze jak Desktop </w:t>
      </w:r>
      <w:proofErr w:type="gramStart"/>
      <w:r w:rsidRPr="00DB6799">
        <w:rPr>
          <w:lang w:eastAsia="en-US"/>
        </w:rPr>
        <w:t>VR</w:t>
      </w:r>
      <w:proofErr w:type="gramEnd"/>
      <w:r w:rsidRPr="00DB6799">
        <w:rPr>
          <w:lang w:eastAsia="en-US"/>
        </w:rPr>
        <w:t xml:space="preserve"> tak Immersive VR. Tedy pokud uživatel přistoupí k výsledné aplikaci pouze skrze tradiční display, měl by být schopný aplikaci používat stejně jako, když přistoupí pomocí HMD.</w:t>
      </w:r>
    </w:p>
    <w:p w14:paraId="24331C3C" w14:textId="77777777" w:rsidR="00142D08" w:rsidRDefault="00142D08" w:rsidP="00142D08">
      <w:pPr>
        <w:pStyle w:val="Malnadpis"/>
      </w:pPr>
      <w:r>
        <w:t>Geoprostorová data</w:t>
      </w:r>
    </w:p>
    <w:p w14:paraId="57CEFD44" w14:textId="77777777" w:rsidR="00142D08" w:rsidRPr="005308D9" w:rsidRDefault="00142D08" w:rsidP="00142D08">
      <w:pPr>
        <w:pStyle w:val="Malnadpis"/>
        <w:rPr>
          <w:b w:val="0"/>
          <w:bCs/>
        </w:rPr>
      </w:pPr>
      <w:r>
        <w:rPr>
          <w:b w:val="0"/>
          <w:bCs/>
        </w:rPr>
        <w:t xml:space="preserve">Technologie by v ideálním případě měla nativně podporovat geoprostorová data. Měla by mít možnost prostorové geolokalizace.  </w:t>
      </w:r>
    </w:p>
    <w:p w14:paraId="65499625" w14:textId="77777777" w:rsidR="00142D08" w:rsidRPr="001F6849" w:rsidRDefault="00142D08" w:rsidP="00142D08">
      <w:pPr>
        <w:pStyle w:val="Heading3"/>
        <w:rPr>
          <w:lang w:eastAsia="cs-CZ"/>
        </w:rPr>
      </w:pPr>
      <w:r w:rsidRPr="001F6849">
        <w:rPr>
          <w:lang w:eastAsia="cs-CZ"/>
        </w:rPr>
        <w:t>Mimo-funkční</w:t>
      </w:r>
      <w:r>
        <w:rPr>
          <w:lang w:eastAsia="cs-CZ"/>
        </w:rPr>
        <w:t xml:space="preserve"> požadavky</w:t>
      </w:r>
    </w:p>
    <w:p w14:paraId="5312048C" w14:textId="77777777" w:rsidR="00142D08" w:rsidRPr="00B0497E" w:rsidRDefault="00142D08" w:rsidP="00142D08">
      <w:pPr>
        <w:rPr>
          <w:lang w:eastAsia="cs-CZ"/>
        </w:rPr>
      </w:pPr>
      <w:r w:rsidRPr="001F6849">
        <w:rPr>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1F6849">
        <w:rPr>
          <w:lang w:eastAsia="cs-CZ"/>
        </w:rPr>
        <w:fldChar w:fldCharType="begin"/>
      </w:r>
      <w:r w:rsidRPr="001F6849">
        <w:rPr>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rPr>
          <w:lang w:eastAsia="cs-CZ"/>
        </w:rPr>
        <w:fldChar w:fldCharType="separate"/>
      </w:r>
      <w:r w:rsidRPr="001F6849">
        <w:t>(Sommerville 2016)</w:t>
      </w:r>
      <w:r w:rsidRPr="001F6849">
        <w:rPr>
          <w:lang w:eastAsia="cs-CZ"/>
        </w:rPr>
        <w:fldChar w:fldCharType="end"/>
      </w:r>
    </w:p>
    <w:p w14:paraId="75455968" w14:textId="77777777" w:rsidR="00142D08" w:rsidRPr="008405EF" w:rsidRDefault="00142D08" w:rsidP="00142D08">
      <w:pPr>
        <w:pStyle w:val="Normlnprvnodsazen"/>
        <w:ind w:firstLine="0"/>
        <w:rPr>
          <w:b/>
          <w:bCs/>
        </w:rPr>
      </w:pPr>
      <w:r w:rsidRPr="008405EF">
        <w:rPr>
          <w:b/>
          <w:bCs/>
        </w:rPr>
        <w:t>Cena</w:t>
      </w:r>
    </w:p>
    <w:p w14:paraId="0083CFDD" w14:textId="77777777" w:rsidR="00142D08" w:rsidRPr="001F6849" w:rsidRDefault="00142D08" w:rsidP="00142D08">
      <w:pPr>
        <w:pStyle w:val="Normlnprvnodsazen"/>
        <w:ind w:firstLine="0"/>
      </w:pPr>
      <w:r w:rsidRPr="001F6849">
        <w:t xml:space="preserve">Cenu vývoje je možné definovat pomocí nákladů časových, finančních. Pomocí nich lze následně hodnotit jednotlivé technologie, a to skrze finančních nákladů na použitý software (desktopová řešení) a data. </w:t>
      </w:r>
      <w:r w:rsidRPr="001F6849">
        <w:fldChar w:fldCharType="begin"/>
      </w:r>
      <w:r w:rsidRPr="001F6849">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r w:rsidRPr="001F6849">
        <w:t xml:space="preserve"> Ačkoliv je v poslední době i v ČR sentiment zpřístupňování dat bez poplatků, 3D data jsou v mnohých případech stále proprietární záležitostí. </w:t>
      </w:r>
      <w:r w:rsidRPr="001F6849">
        <w:fldChar w:fldCharType="begin"/>
      </w:r>
      <w:r w:rsidRPr="001F6849">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1F6849">
        <w:fldChar w:fldCharType="separate"/>
      </w:r>
      <w:r w:rsidRPr="001F6849">
        <w:rPr>
          <w:rFonts w:cs="Times New Roman"/>
          <w:szCs w:val="24"/>
        </w:rPr>
        <w:t>(ČÚZK 2023)</w:t>
      </w:r>
      <w:r w:rsidRPr="001F6849">
        <w:fldChar w:fldCharType="end"/>
      </w:r>
      <w:r w:rsidRPr="001F6849">
        <w:t xml:space="preserve"> Časové náklady je primárně pracnost vývoje aplikace pomocí dané technologie. </w:t>
      </w:r>
      <w:r w:rsidRPr="001F6849">
        <w:fldChar w:fldCharType="begin"/>
      </w:r>
      <w:r w:rsidRPr="001F6849">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p>
    <w:p w14:paraId="5BCA061C" w14:textId="77777777" w:rsidR="00142D08" w:rsidRPr="008405EF" w:rsidRDefault="00142D08" w:rsidP="00142D08">
      <w:pPr>
        <w:pStyle w:val="Normlnprvnodsazen"/>
        <w:ind w:firstLine="0"/>
        <w:rPr>
          <w:b/>
          <w:bCs/>
        </w:rPr>
      </w:pPr>
      <w:r w:rsidRPr="008405EF">
        <w:rPr>
          <w:b/>
          <w:bCs/>
        </w:rPr>
        <w:t>Dokumentace</w:t>
      </w:r>
    </w:p>
    <w:p w14:paraId="70593C2F" w14:textId="77777777" w:rsidR="00142D08" w:rsidRDefault="00142D08" w:rsidP="00142D08">
      <w:pPr>
        <w:pStyle w:val="Normlnprvnodsazen"/>
        <w:ind w:firstLine="0"/>
      </w:pPr>
      <w:r w:rsidRPr="001F6849">
        <w:t>Technologie by měla mít extenzivní a srozumitelnou dokumentaci za účelem snadného vývoje.</w:t>
      </w:r>
    </w:p>
    <w:p w14:paraId="2A66BE7A" w14:textId="77777777" w:rsidR="00142D08" w:rsidRPr="008405EF" w:rsidRDefault="00142D08" w:rsidP="00142D08">
      <w:pPr>
        <w:pStyle w:val="Normlnprvnodsazen"/>
        <w:ind w:firstLine="0"/>
        <w:rPr>
          <w:b/>
          <w:bCs/>
        </w:rPr>
      </w:pPr>
      <w:r w:rsidRPr="008405EF">
        <w:rPr>
          <w:b/>
          <w:bCs/>
        </w:rPr>
        <w:t xml:space="preserve">Výkonnost </w:t>
      </w:r>
    </w:p>
    <w:p w14:paraId="42A61B46" w14:textId="19DC6A65" w:rsidR="00142D08" w:rsidRDefault="00142D08" w:rsidP="00142D08">
      <w:pPr>
        <w:pStyle w:val="Normlnprvnodsazen"/>
        <w:ind w:firstLine="0"/>
      </w:pPr>
      <w:r>
        <w:t>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ebGL.</w:t>
      </w:r>
    </w:p>
    <w:p w14:paraId="797114CF" w14:textId="77777777" w:rsidR="00142D08" w:rsidRDefault="00142D08" w:rsidP="00142D08">
      <w:pPr>
        <w:pStyle w:val="Normlnprvnodsazen"/>
        <w:ind w:firstLine="0"/>
      </w:pPr>
      <w:r w:rsidRPr="00812934">
        <w:rPr>
          <w:highlight w:val="yellow"/>
          <w:lang w:val="en-US"/>
        </w:rPr>
        <w:t>#todo – jak budu m</w:t>
      </w:r>
      <w:r w:rsidRPr="00812934">
        <w:rPr>
          <w:highlight w:val="yellow"/>
        </w:rPr>
        <w:t>ěřit</w:t>
      </w:r>
      <w:r>
        <w:rPr>
          <w:highlight w:val="yellow"/>
        </w:rPr>
        <w:t>, standardní scéna s povrchem budovou a nějakým objemem tematickým</w:t>
      </w:r>
      <w:r w:rsidRPr="00812934">
        <w:rPr>
          <w:highlight w:val="yellow"/>
        </w:rPr>
        <w:t>?</w:t>
      </w:r>
      <w:r w:rsidRPr="001F6849">
        <w:t xml:space="preserve"> </w:t>
      </w:r>
    </w:p>
    <w:p w14:paraId="023834E0" w14:textId="77777777" w:rsidR="00142D08" w:rsidRDefault="00142D08" w:rsidP="00142D08">
      <w:pPr>
        <w:pStyle w:val="Normlnprvnodsazen"/>
        <w:ind w:firstLine="0"/>
        <w:rPr>
          <w:b/>
          <w:bCs/>
        </w:rPr>
      </w:pPr>
      <w:r>
        <w:rPr>
          <w:b/>
          <w:bCs/>
        </w:rPr>
        <w:t>Přístupnost</w:t>
      </w:r>
    </w:p>
    <w:p w14:paraId="4151299A" w14:textId="77777777" w:rsidR="00142D08" w:rsidRDefault="00142D08" w:rsidP="00142D08">
      <w:pPr>
        <w:pStyle w:val="Normlnprvnodsazen"/>
        <w:ind w:firstLine="0"/>
      </w:pPr>
      <w:r w:rsidRPr="008405EF">
        <w:t>Technol</w:t>
      </w:r>
      <w:r>
        <w:t xml:space="preserve">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BB39E4" w:rsidRDefault="00142D08" w:rsidP="00142D08">
      <w:pPr>
        <w:pStyle w:val="Normlnprvnodsazen"/>
        <w:ind w:firstLine="0"/>
        <w:rPr>
          <w:b/>
          <w:bCs/>
        </w:rPr>
      </w:pPr>
      <w:r w:rsidRPr="00BB39E4">
        <w:rPr>
          <w:b/>
          <w:bCs/>
        </w:rPr>
        <w:t>Kompatibilita</w:t>
      </w:r>
    </w:p>
    <w:p w14:paraId="151CCBF3" w14:textId="77777777" w:rsidR="00142D08" w:rsidRPr="00BB39E4" w:rsidRDefault="00142D08" w:rsidP="00142D08">
      <w:pPr>
        <w:pStyle w:val="Normlnprvnodsazen"/>
        <w:ind w:firstLine="0"/>
        <w:rPr>
          <w:lang w:val="en-US"/>
        </w:rPr>
      </w:pPr>
      <w:r>
        <w:t>Kompatibilita je v tomto případě úzce spjata s přístupností. Jedná se o množství podporovaných (kompatibilních) vstupních zařízení. Technologie by teda měla podporovat běžná vstupní zařízení`</w:t>
      </w:r>
      <w:r w:rsidRPr="00BB39E4">
        <w:rPr>
          <w:highlight w:val="yellow"/>
        </w:rPr>
        <w:t xml:space="preserve">.  </w:t>
      </w:r>
      <w:r w:rsidRPr="00BB39E4">
        <w:rPr>
          <w:highlight w:val="yellow"/>
          <w:lang w:val="en-US"/>
        </w:rPr>
        <w:t>#todo - specifikovat</w:t>
      </w:r>
    </w:p>
    <w:p w14:paraId="0CC8F230" w14:textId="77777777" w:rsidR="00142D08" w:rsidRPr="008405EF" w:rsidRDefault="00142D08" w:rsidP="00142D08">
      <w:pPr>
        <w:pStyle w:val="Normlnprvnodsazen"/>
        <w:ind w:firstLine="0"/>
        <w:rPr>
          <w:b/>
          <w:bCs/>
        </w:rPr>
      </w:pPr>
      <w:r w:rsidRPr="008405EF">
        <w:rPr>
          <w:b/>
          <w:bCs/>
        </w:rPr>
        <w:t>Interoperabilita</w:t>
      </w:r>
    </w:p>
    <w:p w14:paraId="13FFC4CD" w14:textId="77777777" w:rsidR="00142D08" w:rsidRDefault="00142D08" w:rsidP="00142D08">
      <w:pPr>
        <w:pStyle w:val="Normlnprvnodsazen"/>
        <w:ind w:firstLine="0"/>
      </w:pPr>
      <w: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142D08" w:rsidRDefault="00142D08" w:rsidP="00142D08">
      <w:pPr>
        <w:pStyle w:val="Normlnprvnodsazen"/>
        <w:ind w:firstLine="0"/>
        <w:rPr>
          <w:b/>
          <w:bCs/>
        </w:rPr>
      </w:pPr>
      <w:r w:rsidRPr="00F84601">
        <w:rPr>
          <w:b/>
          <w:bCs/>
        </w:rPr>
        <w:t>Imerze</w:t>
      </w:r>
    </w:p>
    <w:p w14:paraId="5972CACC" w14:textId="67DDA0DC" w:rsidR="00142D08" w:rsidRDefault="00142D08" w:rsidP="00142D08">
      <w:pPr>
        <w:pStyle w:val="Normlnprvnodsazen"/>
        <w:ind w:firstLine="0"/>
      </w:pPr>
      <w:r>
        <w:lastRenderedPageBreak/>
        <w:t>Technologie by měla podporovat Imerzní VR, tedy možnost vizualizace skrze HMD zařízení. Technologie by měla podporovat WebXR.</w:t>
      </w:r>
    </w:p>
    <w:p w14:paraId="3411C646" w14:textId="3287BECE" w:rsidR="001937BB" w:rsidRPr="001937BB" w:rsidRDefault="00142D08" w:rsidP="001937BB">
      <w:pPr>
        <w:pStyle w:val="Heading2"/>
      </w:pPr>
      <w:r>
        <w:t>Popis technologií</w:t>
      </w:r>
    </w:p>
    <w:p w14:paraId="674A4E37" w14:textId="69E51C9D" w:rsidR="008A417D" w:rsidRDefault="008A417D" w:rsidP="008A417D">
      <w:pPr>
        <w:pStyle w:val="Heading3"/>
      </w:pPr>
      <w:r w:rsidRPr="001F6849">
        <w:t xml:space="preserve">GIS </w:t>
      </w:r>
      <w:r w:rsidR="00142D08">
        <w:t>v kontextu webového vývoje</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3CC7C4F5" w14:textId="3B1AC9FF" w:rsidR="008A417D" w:rsidRDefault="008A417D" w:rsidP="00AB24ED">
      <w:r>
        <w:t xml:space="preserve">Z proprietárních řešení je vhodné zmínit ESRI řešení, jakožto největšího </w:t>
      </w:r>
      <w:r w:rsidR="00AB24ED">
        <w:t xml:space="preserve">dodavatele </w:t>
      </w:r>
      <w:r>
        <w:t>GIS</w:t>
      </w:r>
      <w:r w:rsidR="00AB24ED">
        <w:t xml:space="preserve"> softwaru</w:t>
      </w:r>
      <w:r>
        <w:t xml:space="preserve">. V rámci desktopového softwaru ArcGIS Pro je možné dosáhnout úrovně Desktop VR, tedy interaktivní zobrazení a analýzy nad 3D modely. Možným řešením pro tvorbu urbánních virtuálních prostředí je software </w:t>
      </w:r>
      <w:r w:rsidRPr="00B40019">
        <w:rPr>
          <w:b/>
          <w:bCs/>
        </w:rPr>
        <w:t>Esri City Engine</w:t>
      </w:r>
      <w:r>
        <w:t>, který je primárně určen pro modelování a vizualizaci městské infrastruktury a zástavby. V případě propojení s externím softwarem poskytuje ESRI možnost propojení s herními enginy Unity a Unreal Engine skrze poskytované SKD (</w:t>
      </w:r>
      <w:r w:rsidRPr="00D57BDA">
        <w:rPr>
          <w:i/>
          <w:iCs/>
        </w:rPr>
        <w:t>Software Development Kit</w:t>
      </w:r>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ArcGIS Pro na ESRI cloud řešení ArcGIS Online, které umožňuje prohlížení daných scén, stále ale na úrovni neimerzní VR. Na základě takto publikovaných scén je následně možné vyvíjet webové aplikace s přidanou funkcionalitou pomocí </w:t>
      </w:r>
      <w:r w:rsidRPr="00B40019">
        <w:rPr>
          <w:b/>
          <w:bCs/>
        </w:rPr>
        <w:t>ArcGIS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I</w:t>
      </w:r>
      <w:r>
        <w:t xml:space="preserve">mmersive VR úrovně lze dosáhnout využitím City Engine, který umožňuje export sady 360° snímků z daného 3D modelu na ArcGIS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Mezi proprietární řešení je následně možné zařadit i řešení společnosti  Hexagon a to primárně </w:t>
      </w:r>
      <w:r w:rsidRPr="00B40019">
        <w:rPr>
          <w:b/>
          <w:bCs/>
        </w:rPr>
        <w:t>Luciad</w:t>
      </w:r>
      <w:r w:rsidR="00AB24ED" w:rsidRPr="00B40019">
        <w:rPr>
          <w:b/>
          <w:bCs/>
        </w:rPr>
        <w:t>Ria JS API</w:t>
      </w:r>
      <w:r w:rsidR="00AB24ED">
        <w:t xml:space="preserve">, což je univerzální API pro vizualizaci dat v prostředí prohlížeče pomocí WebGL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2F31F8C6" w:rsidR="008A417D" w:rsidRDefault="008A417D" w:rsidP="008A417D">
      <w:pPr>
        <w:pStyle w:val="Normlnprvnodsazen"/>
        <w:rPr>
          <w:lang w:eastAsia="en-US"/>
        </w:rPr>
      </w:pPr>
      <w:r>
        <w:rPr>
          <w:lang w:eastAsia="en-US"/>
        </w:rPr>
        <w:t>Mezi Open Source GIS řešení je nejvíce prominentní QGIS. Podpora pro práci s </w:t>
      </w:r>
      <w:proofErr w:type="gramStart"/>
      <w:r>
        <w:rPr>
          <w:lang w:eastAsia="en-US"/>
        </w:rPr>
        <w:t>3D</w:t>
      </w:r>
      <w:proofErr w:type="gramEnd"/>
      <w:r>
        <w:rPr>
          <w:lang w:eastAsia="en-US"/>
        </w:rPr>
        <w:t xml:space="preserve"> daty je v QGIS základní</w:t>
      </w:r>
      <w:r>
        <w:rPr>
          <w:lang w:val="en-US" w:eastAsia="en-US"/>
        </w:rPr>
        <w:t xml:space="preserve">, </w:t>
      </w:r>
      <w:r w:rsidRPr="00425088">
        <w:rPr>
          <w:lang w:eastAsia="en-US"/>
        </w:rPr>
        <w:t>Samotný QGIS přímo nepodporuje publikaci do webového prostředí jako ArcGIS. Této funkcionality lze však dosáhnout pomocí</w:t>
      </w:r>
      <w:r>
        <w:rPr>
          <w:lang w:val="en-US" w:eastAsia="en-US"/>
        </w:rPr>
        <w:t xml:space="preserve"> </w:t>
      </w:r>
      <w:r>
        <w:rPr>
          <w:lang w:eastAsia="en-US"/>
        </w:rPr>
        <w:t xml:space="preserve">zásuvného modulu </w:t>
      </w:r>
      <w:r w:rsidR="00B40019">
        <w:rPr>
          <w:b/>
          <w:bCs/>
          <w:lang w:eastAsia="en-US"/>
        </w:rPr>
        <w:t>qgis</w:t>
      </w:r>
      <w:r w:rsidRPr="00B40019">
        <w:rPr>
          <w:b/>
          <w:bCs/>
          <w:lang w:eastAsia="en-US"/>
        </w:rPr>
        <w:t>to</w:t>
      </w:r>
      <w:r w:rsidR="00B40019">
        <w:rPr>
          <w:b/>
          <w:bCs/>
          <w:lang w:eastAsia="en-US"/>
        </w:rPr>
        <w:t>t</w:t>
      </w:r>
      <w:r w:rsidRPr="00B40019">
        <w:rPr>
          <w:b/>
          <w:bCs/>
          <w:lang w:eastAsia="en-US"/>
        </w:rPr>
        <w:t>hree.js</w:t>
      </w:r>
      <w:r>
        <w:rPr>
          <w:lang w:eastAsia="en-US"/>
        </w:rPr>
        <w:t xml:space="preserve">, který jak jméno napovídá umožňuje vytvořit kompletní three.js scénu publikovatelnou jakožto webovou stránku přímo z QGIS GUI. </w:t>
      </w:r>
      <w:r w:rsidR="001121D3">
        <w:rPr>
          <w:lang w:eastAsia="en-US"/>
        </w:rPr>
        <w:t xml:space="preserve">Jedná se o velice hodnotný nástroj pro konvertování GIS dat do webového prostředí. </w:t>
      </w:r>
      <w:r>
        <w:rPr>
          <w:lang w:eastAsia="en-US"/>
        </w:rPr>
        <w:t>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ebXR API, tudíž</w:t>
      </w:r>
      <w:r w:rsidR="00AB24ED">
        <w:rPr>
          <w:lang w:eastAsia="en-US"/>
        </w:rPr>
        <w:t xml:space="preserve"> teoreticky umožňuje dosažení imerzní VR úrovně.</w:t>
      </w:r>
      <w:r>
        <w:rPr>
          <w:lang w:eastAsia="en-US"/>
        </w:rPr>
        <w:t xml:space="preserve"> </w:t>
      </w:r>
    </w:p>
    <w:p w14:paraId="27011EE4" w14:textId="6614CF97" w:rsidR="00AB24ED" w:rsidRDefault="00AB24ED" w:rsidP="00AB24ED">
      <w:pPr>
        <w:pStyle w:val="Heading3"/>
      </w:pPr>
      <w:r>
        <w:t>Geoprostorové knihovny</w:t>
      </w:r>
      <w:r w:rsidR="007A1CC2">
        <w:t xml:space="preserve"> a frameworky</w:t>
      </w:r>
    </w:p>
    <w:p w14:paraId="4FBD26A2" w14:textId="2904AE2C" w:rsidR="00AC6351" w:rsidRPr="007A1CC2" w:rsidRDefault="008A417D" w:rsidP="00AC6351">
      <w:pPr>
        <w:pStyle w:val="Normlnprvnodsazen"/>
        <w:ind w:firstLine="0"/>
      </w:pPr>
      <w:r>
        <w:rPr>
          <w:lang w:eastAsia="en-US"/>
        </w:rPr>
        <w:t xml:space="preserve">Při přesunu od desktopových řešení k čistě webovým, je možné zmínit </w:t>
      </w:r>
      <w:r w:rsidRPr="007A1CC2">
        <w:rPr>
          <w:b/>
          <w:bCs/>
          <w:lang w:eastAsia="en-US"/>
        </w:rPr>
        <w:t>CesiumJS,</w:t>
      </w:r>
      <w:r w:rsidR="00AC6351" w:rsidRPr="007A1CC2">
        <w:rPr>
          <w:b/>
          <w:bCs/>
          <w:lang w:eastAsia="en-US"/>
        </w:rPr>
        <w:t xml:space="preserve"> MapboxGL, deck.gl,</w:t>
      </w:r>
      <w:r w:rsidRPr="007A1CC2">
        <w:rPr>
          <w:b/>
          <w:bCs/>
          <w:lang w:eastAsia="en-US"/>
        </w:rPr>
        <w:t xml:space="preserve"> vts-geospatial</w:t>
      </w:r>
      <w:r w:rsidR="00AC6351" w:rsidRPr="007A1CC2">
        <w:rPr>
          <w:b/>
          <w:bCs/>
          <w:lang w:eastAsia="en-US"/>
        </w:rPr>
        <w:t xml:space="preserve">, </w:t>
      </w:r>
      <w:r w:rsidRPr="007A1CC2">
        <w:rPr>
          <w:b/>
          <w:bCs/>
          <w:lang w:eastAsia="en-US"/>
        </w:rPr>
        <w:t>ITowns</w:t>
      </w:r>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Pr>
          <w:lang w:eastAsia="en-US"/>
        </w:rPr>
        <w:t xml:space="preserve">, </w:t>
      </w:r>
      <w:r w:rsidRPr="00AC6351">
        <w:rPr>
          <w:b/>
          <w:bCs/>
        </w:rPr>
        <w:t>CesiumJS</w:t>
      </w:r>
      <w:r>
        <w:t xml:space="preserve"> je knihovna umožňující tvorbu interaktivních 3D aplikací založených na geoprostorových datech. </w:t>
      </w:r>
      <w:r>
        <w:lastRenderedPageBreak/>
        <w:t xml:space="preserve">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Tiles.</w:t>
      </w:r>
      <w:r w:rsidR="00246197">
        <w:t xml:space="preserve"> </w:t>
      </w:r>
      <w:r w:rsidR="005308D9">
        <w:t xml:space="preserve">Výhoda CesiumJS je její integrace s Cesium Ion platformou, což je cloudové řešení úložiště a sdílení dat. </w:t>
      </w:r>
      <w:r w:rsidR="00246197">
        <w:t>Momentálně CesiumJS nepodporuje WebXR API, tudíž imerzní VR v rámci prohlížeče není možné</w:t>
      </w:r>
      <w:r w:rsidR="005308D9">
        <w:t>, ačkoliv vývoj v tomto směru probíhá není však zatím oficiálně součástí CesiumJS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CesiumJS využívá pro 3D vizualizace např. švýcarská mapovací služba, kdy poskytují 3D model budov, vegetace a terénu pro celé Švýcarsko.</w:t>
      </w:r>
      <w:r w:rsidR="00C35F4C">
        <w:t xml:space="preserve"> </w:t>
      </w:r>
      <w:r w:rsidRPr="00AC6351">
        <w:rPr>
          <w:b/>
          <w:bCs/>
          <w:lang w:eastAsia="en-US"/>
        </w:rPr>
        <w:t xml:space="preserve">VTS </w:t>
      </w:r>
      <w:r w:rsidR="00AC6351">
        <w:rPr>
          <w:b/>
          <w:bCs/>
          <w:lang w:eastAsia="en-US"/>
        </w:rPr>
        <w:t>G</w:t>
      </w:r>
      <w:r w:rsidRPr="00AC6351">
        <w:rPr>
          <w:b/>
          <w:bCs/>
          <w:lang w:eastAsia="en-US"/>
        </w:rPr>
        <w:t>eospatial</w:t>
      </w:r>
      <w:r>
        <w:rPr>
          <w:lang w:eastAsia="en-US"/>
        </w:rPr>
        <w:t xml:space="preserve"> od Melown technologies je </w:t>
      </w:r>
      <w:r w:rsidRPr="00BB0DDF">
        <w:rPr>
          <w:i/>
          <w:iCs/>
          <w:lang w:eastAsia="en-US"/>
        </w:rPr>
        <w:t>tech stack</w:t>
      </w:r>
      <w:r>
        <w:rPr>
          <w:lang w:eastAsia="en-US"/>
        </w:rPr>
        <w:t>, který poskytuje způsob integrace různých zdrojů dat (3D modelů, výškových map, digitálních modelů povrchu, vektorových dat atd.) do jednotného výstupu, který je následně možné konzumovat skrze desktopové (vts-browser-cpp, Unity, ArcGIS) či webové klienty (vts-browser-</w:t>
      </w:r>
      <w:proofErr w:type="gramStart"/>
      <w:r>
        <w:rPr>
          <w:lang w:eastAsia="en-US"/>
        </w:rPr>
        <w:t>js</w:t>
      </w:r>
      <w:proofErr w:type="gramEnd"/>
      <w:r>
        <w:rPr>
          <w:lang w:eastAsia="en-US"/>
        </w:rPr>
        <w:t xml:space="preserve"> popř. obecné WebGL aplikace).</w:t>
      </w:r>
      <w:r w:rsidR="00376ACF">
        <w:rPr>
          <w:lang w:eastAsia="en-US"/>
        </w:rPr>
        <w:t xml:space="preserve">  Obdobně jako CesiumJS. Klient vts-browser-js nemá WebXR podporu, tudíž bez rozšíření podporuje pouze neimerzní VR vizualizaci.</w:t>
      </w:r>
      <w:r w:rsidR="00AC6351">
        <w:t xml:space="preserve">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rsidR="00AC6351">
        <w:t xml:space="preserve"> porovnávali technologie s požadavky na síťový výkon a nízké výpočetní nároky na klienta. Jako nevhodné vyhodnotili CesiumJS (příliš výpočetně náročné) a MapboxGL (nízká specializace na </w:t>
      </w:r>
      <w:proofErr w:type="gramStart"/>
      <w:r w:rsidR="00AC6351">
        <w:t>3D</w:t>
      </w:r>
      <w:proofErr w:type="gramEnd"/>
      <w:r w:rsidR="00AC6351">
        <w:t xml:space="preserve"> a nejasné OpenSourc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TIles (budovy) a WMTS (podkladová mapa).</w:t>
      </w:r>
      <w:r w:rsidR="00C155A9">
        <w:t xml:space="preserve"> </w:t>
      </w:r>
      <w:r w:rsidR="00C155A9" w:rsidRPr="00C155A9">
        <w:rPr>
          <w:highlight w:val="yellow"/>
        </w:rPr>
        <w:t>3dbag-viewer sám o sobě nepodporuje imerzivní VR, ale je založen na three.js tudíž jse zde potenciál.</w:t>
      </w:r>
      <w:r w:rsidR="00E55AA3">
        <w:t xml:space="preserve"> </w:t>
      </w:r>
      <w:r w:rsidR="007A1CC2" w:rsidRPr="007A1CC2">
        <w:rPr>
          <w:b/>
          <w:bCs/>
        </w:rPr>
        <w:t>ITowns</w:t>
      </w:r>
      <w:r w:rsidR="007A1CC2">
        <w:rPr>
          <w:b/>
          <w:bCs/>
        </w:rPr>
        <w:t xml:space="preserve"> </w:t>
      </w:r>
      <w:r w:rsidR="007A1CC2">
        <w:t xml:space="preserve">je framework založen na three.js, umožňuje </w:t>
      </w:r>
      <w:r w:rsidR="00C155A9">
        <w:t xml:space="preserve">vizualizaci geografických dat ve 3D prostředí </w:t>
      </w:r>
      <w:r w:rsidR="007A1CC2">
        <w:t>podporu</w:t>
      </w:r>
      <w:r w:rsidR="00C155A9">
        <w:t xml:space="preserve">je </w:t>
      </w:r>
      <w:r w:rsidR="007A1CC2">
        <w:t xml:space="preserve">geoprostorových služeb WMS, WMTS aj. a dat </w:t>
      </w:r>
      <w:proofErr w:type="gramStart"/>
      <w:r w:rsidR="007A1CC2">
        <w:t>3D</w:t>
      </w:r>
      <w:proofErr w:type="gramEnd"/>
      <w:r w:rsidR="007A1CC2">
        <w:t xml:space="preserve"> Tiles, GeoJSON aj.</w:t>
      </w:r>
      <w:r w:rsidR="00C155A9">
        <w:t xml:space="preserve"> iTowns nepodporuje integraci s WebXR. Na úrovni desktop VR umožňuje </w:t>
      </w:r>
      <w:r w:rsidR="003635FB">
        <w:t xml:space="preserve">virtuální průchod </w:t>
      </w:r>
      <w:proofErr w:type="gramStart"/>
      <w:r w:rsidR="003635FB">
        <w:t>obdobný</w:t>
      </w:r>
      <w:proofErr w:type="gramEnd"/>
      <w:r w:rsidR="003635FB">
        <w:t xml:space="preserve"> jaký poskytuje streetView na Google Maps. </w:t>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34"/>
                    <a:stretch>
                      <a:fillRect/>
                    </a:stretch>
                  </pic:blipFill>
                  <pic:spPr>
                    <a:xfrm>
                      <a:off x="0" y="0"/>
                      <a:ext cx="5579745" cy="2852420"/>
                    </a:xfrm>
                    <a:prstGeom prst="rect">
                      <a:avLst/>
                    </a:prstGeom>
                  </pic:spPr>
                </pic:pic>
              </a:graphicData>
            </a:graphic>
          </wp:inline>
        </w:drawing>
      </w:r>
    </w:p>
    <w:p w14:paraId="6E019035" w14:textId="66439997" w:rsidR="00B40019" w:rsidRDefault="00B40019" w:rsidP="00B40019">
      <w:pPr>
        <w:pStyle w:val="Caption"/>
      </w:pPr>
      <w:r>
        <w:t xml:space="preserve">Obr. </w:t>
      </w:r>
      <w:r>
        <w:fldChar w:fldCharType="begin"/>
      </w:r>
      <w:r>
        <w:instrText xml:space="preserve"> SEQ Obr. \* ARABIC </w:instrText>
      </w:r>
      <w:r>
        <w:fldChar w:fldCharType="separate"/>
      </w:r>
      <w:r w:rsidR="00CC6079">
        <w:rPr>
          <w:noProof/>
        </w:rPr>
        <w:t>16</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lastRenderedPageBreak/>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35"/>
                    <a:stretch>
                      <a:fillRect/>
                    </a:stretch>
                  </pic:blipFill>
                  <pic:spPr>
                    <a:xfrm>
                      <a:off x="0" y="0"/>
                      <a:ext cx="5579745" cy="2602865"/>
                    </a:xfrm>
                    <a:prstGeom prst="rect">
                      <a:avLst/>
                    </a:prstGeom>
                  </pic:spPr>
                </pic:pic>
              </a:graphicData>
            </a:graphic>
          </wp:inline>
        </w:drawing>
      </w:r>
    </w:p>
    <w:p w14:paraId="4AFAB6CE" w14:textId="10E7BCF0" w:rsidR="003635FB" w:rsidRPr="003635FB" w:rsidRDefault="003635FB" w:rsidP="003635FB">
      <w:pPr>
        <w:pStyle w:val="Caption"/>
      </w:pPr>
      <w:r>
        <w:t xml:space="preserve">Obr. </w:t>
      </w:r>
      <w:r>
        <w:fldChar w:fldCharType="begin"/>
      </w:r>
      <w:r>
        <w:instrText xml:space="preserve"> SEQ Obr. \* ARABIC </w:instrText>
      </w:r>
      <w:r>
        <w:fldChar w:fldCharType="separate"/>
      </w:r>
      <w:r w:rsidR="00CC6079">
        <w:rPr>
          <w:noProof/>
        </w:rPr>
        <w:t>17</w:t>
      </w:r>
      <w:r>
        <w:fldChar w:fldCharType="end"/>
      </w:r>
      <w:r>
        <w:t xml:space="preserve"> iTowns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iTowns Contributors 2023)</w:t>
      </w:r>
      <w:r>
        <w:fldChar w:fldCharType="end"/>
      </w:r>
    </w:p>
    <w:p w14:paraId="0EEBFED1" w14:textId="1B0DECBC" w:rsidR="00B40019" w:rsidRPr="00E21604" w:rsidRDefault="00B40019" w:rsidP="00AC6351">
      <w:pPr>
        <w:pStyle w:val="Normlnprvnodsazen"/>
        <w:ind w:firstLine="0"/>
      </w:pPr>
      <w:r>
        <w:t xml:space="preserve">Na základě výše uvedených řešení je možné určit, že pro geoprostorové informace dominuje především </w:t>
      </w:r>
      <w:proofErr w:type="gramStart"/>
      <w:r>
        <w:t>3D</w:t>
      </w:r>
      <w:proofErr w:type="gramEnd"/>
      <w:r>
        <w:t xml:space="preserve"> Tiles formát a následně 3D renderery cesium.js a three.js, kdy three.js je možné považovat za generla purpouse renderer…  </w:t>
      </w:r>
    </w:p>
    <w:p w14:paraId="37111426" w14:textId="24A07365" w:rsidR="00376ACF" w:rsidRDefault="00376ACF" w:rsidP="00376ACF">
      <w:pPr>
        <w:pStyle w:val="Caption"/>
        <w:keepNext/>
      </w:pPr>
      <w:r>
        <w:t xml:space="preserve">Tab. </w:t>
      </w:r>
      <w:r>
        <w:fldChar w:fldCharType="begin"/>
      </w:r>
      <w:r>
        <w:instrText xml:space="preserve"> SEQ Tab. \* ARABIC </w:instrText>
      </w:r>
      <w:r>
        <w:fldChar w:fldCharType="separate"/>
      </w:r>
      <w:r w:rsidR="0087744F">
        <w:rPr>
          <w:noProof/>
        </w:rPr>
        <w:t>4</w:t>
      </w:r>
      <w:r>
        <w:fldChar w:fldCharType="end"/>
      </w:r>
      <w:r>
        <w:t xml:space="preserve"> Prozatimní tabulka technologií s </w:t>
      </w:r>
      <w:proofErr w:type="gramStart"/>
      <w:r>
        <w:t>parametry - mohou</w:t>
      </w:r>
      <w:proofErr w:type="gramEnd"/>
      <w:r>
        <w:t xml:space="preserve">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Tech stac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XR</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Dokumenta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 xml:space="preserve">Pracnost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Interoperabilita</w:t>
            </w:r>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Střední</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Střední</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Možná</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Vysoká</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Luciad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Vysoká</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esium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Vysoká</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vts-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Vysoká</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Herní enginy</w:t>
      </w:r>
    </w:p>
    <w:p w14:paraId="3C5CDAEE" w14:textId="77777777" w:rsidR="00884FFF" w:rsidRPr="00884FFF" w:rsidRDefault="00884FFF" w:rsidP="00884FFF">
      <w:r>
        <w:rPr>
          <w:lang w:val="en-US"/>
        </w:rPr>
        <w:t># todo – napsat podporu pro WebXR a popsat rychlej workflow jak dostat VR experience na web, nedělat moc dlouhý</w:t>
      </w:r>
    </w:p>
    <w:p w14:paraId="51479E06" w14:textId="2FD1C9A7" w:rsidR="00884FFF" w:rsidRPr="00884FFF" w:rsidRDefault="00884FFF" w:rsidP="00884FFF">
      <w:r>
        <w:t>Unity, Unreal Engine, Godot, Wonderland engine</w:t>
      </w:r>
    </w:p>
    <w:p w14:paraId="54156990" w14:textId="77777777" w:rsidR="00884FFF" w:rsidRPr="00884FFF" w:rsidRDefault="00884FFF" w:rsidP="00884FFF"/>
    <w:p w14:paraId="23776ECA" w14:textId="77777777" w:rsidR="00884FFF" w:rsidRDefault="00884FFF" w:rsidP="00884FFF"/>
    <w:p w14:paraId="755B1423" w14:textId="77777777" w:rsidR="00884FFF" w:rsidRDefault="00884FFF" w:rsidP="00884FFF">
      <w:pPr>
        <w:pStyle w:val="Normlnprvnodsazen"/>
        <w:rPr>
          <w:lang w:eastAsia="en-US"/>
        </w:rPr>
      </w:pPr>
    </w:p>
    <w:p w14:paraId="73B00A19" w14:textId="77777777" w:rsidR="00884FFF" w:rsidRPr="00884FFF" w:rsidRDefault="00884FFF" w:rsidP="00884FFF">
      <w:pPr>
        <w:pStyle w:val="Normlnprvnodsazen"/>
        <w:rPr>
          <w:lang w:eastAsia="en-US"/>
        </w:rPr>
      </w:pPr>
    </w:p>
    <w:p w14:paraId="647875C1" w14:textId="77777777" w:rsidR="004C6D06" w:rsidRPr="001F6849" w:rsidRDefault="00652F04" w:rsidP="00652F04">
      <w:r w:rsidRPr="001F6849">
        <w:rPr>
          <w:highlight w:val="yellow"/>
        </w:rPr>
        <w:t>Technologií umožňující tvorbu virtuálních prostředí pro web je mnoho</w:t>
      </w:r>
      <w:r w:rsidR="005B7B8D" w:rsidRPr="001F6849">
        <w:rPr>
          <w:highlight w:val="yellow"/>
        </w:rPr>
        <w:t xml:space="preserve"> z hlediska vývojáře je možné tyto technologie rozdělit na technologie orientované na UI (Unity, PlayCanvas, three.js) a na technologie orientované na kód (A-Frame, Godot aj.) </w:t>
      </w:r>
      <w:r w:rsidR="005B7B8D" w:rsidRPr="001F6849">
        <w:rPr>
          <w:highlight w:val="yellow"/>
        </w:rPr>
        <w:fldChar w:fldCharType="begin"/>
      </w:r>
      <w:r w:rsidR="005B7B8D" w:rsidRPr="001F6849">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1F6849">
        <w:rPr>
          <w:highlight w:val="yellow"/>
        </w:rPr>
        <w:fldChar w:fldCharType="separate"/>
      </w:r>
      <w:r w:rsidR="005B7B8D" w:rsidRPr="001F6849">
        <w:rPr>
          <w:highlight w:val="yellow"/>
        </w:rPr>
        <w:t>(needle-tools 2023)</w:t>
      </w:r>
      <w:r w:rsidR="005B7B8D" w:rsidRPr="001F6849">
        <w:rPr>
          <w:highlight w:val="yellow"/>
        </w:rPr>
        <w:fldChar w:fldCharType="end"/>
      </w:r>
    </w:p>
    <w:p w14:paraId="64DC409C" w14:textId="78DF8242" w:rsidR="004C6D06" w:rsidRPr="001F6849" w:rsidRDefault="004C6D06" w:rsidP="00652F04">
      <w:pPr>
        <w:rPr>
          <w:b/>
          <w:bCs/>
        </w:rPr>
      </w:pPr>
      <w:r w:rsidRPr="001F6849">
        <w:rPr>
          <w:b/>
          <w:bCs/>
        </w:rPr>
        <w:lastRenderedPageBreak/>
        <w:t>Three.js</w:t>
      </w:r>
    </w:p>
    <w:p w14:paraId="31951FD4" w14:textId="3F932E75" w:rsidR="004C6D06" w:rsidRPr="001F6849" w:rsidRDefault="004C6D06" w:rsidP="004C6D06">
      <w:pPr>
        <w:pStyle w:val="Normlnprvnodsazen"/>
        <w:ind w:firstLine="0"/>
        <w:rPr>
          <w:lang w:eastAsia="en-US"/>
        </w:rPr>
      </w:pPr>
      <w:r w:rsidRPr="001F6849">
        <w:rPr>
          <w:lang w:eastAsia="en-US"/>
        </w:rPr>
        <w:t xml:space="preserve">Jedná se o nejpopulárnější </w:t>
      </w:r>
      <w:r w:rsidRPr="001F6849">
        <w:rPr>
          <w:i/>
          <w:iCs/>
          <w:lang w:eastAsia="en-US"/>
        </w:rPr>
        <w:t>middle-level</w:t>
      </w:r>
      <w:r w:rsidRPr="001F6849">
        <w:rPr>
          <w:lang w:eastAsia="en-US"/>
        </w:rPr>
        <w:t xml:space="preserve"> knihovnu vystavěnou nad WebGL. Three.js aplikace se skládá ze základních komponentů viz. Obr. X. </w:t>
      </w:r>
    </w:p>
    <w:p w14:paraId="70A379DF" w14:textId="0C6A10DB" w:rsidR="00652F04" w:rsidRPr="001F6849" w:rsidRDefault="004C6D06" w:rsidP="00652F04">
      <w:pPr>
        <w:rPr>
          <w:b/>
          <w:bCs/>
        </w:rPr>
      </w:pPr>
      <w:r w:rsidRPr="001F6849">
        <w:rPr>
          <w:noProof/>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4270262" cy="2835663"/>
                    </a:xfrm>
                    <a:prstGeom prst="rect">
                      <a:avLst/>
                    </a:prstGeom>
                  </pic:spPr>
                </pic:pic>
              </a:graphicData>
            </a:graphic>
          </wp:inline>
        </w:drawing>
      </w:r>
      <w:r w:rsidR="00652F04" w:rsidRPr="001F6849">
        <w:rPr>
          <w:b/>
          <w:bCs/>
        </w:rPr>
        <w:t xml:space="preserve"> </w:t>
      </w:r>
    </w:p>
    <w:p w14:paraId="6AE3BD32" w14:textId="77777777" w:rsidR="004C6D06" w:rsidRPr="001F6849" w:rsidRDefault="004C6D06" w:rsidP="004C6D06">
      <w:pPr>
        <w:pStyle w:val="Normlnprvnodsazen"/>
        <w:ind w:firstLine="0"/>
        <w:rPr>
          <w:lang w:eastAsia="en-US"/>
        </w:rPr>
      </w:pPr>
    </w:p>
    <w:p w14:paraId="5A367E13" w14:textId="77777777" w:rsidR="00570167" w:rsidRPr="001F6849" w:rsidRDefault="00BA2735" w:rsidP="00BA2735">
      <w:pPr>
        <w:pStyle w:val="Normlnprvnodsazen"/>
        <w:ind w:firstLine="0"/>
        <w:rPr>
          <w:b/>
          <w:bCs/>
          <w:lang w:eastAsia="en-US"/>
        </w:rPr>
      </w:pPr>
      <w:r w:rsidRPr="001F6849">
        <w:rPr>
          <w:b/>
          <w:bCs/>
          <w:lang w:eastAsia="en-US"/>
        </w:rPr>
        <w:t>Needle engine</w:t>
      </w:r>
      <w:r w:rsidR="00B015AD" w:rsidRPr="001F6849">
        <w:rPr>
          <w:b/>
          <w:bCs/>
          <w:lang w:eastAsia="en-US"/>
        </w:rPr>
        <w:t xml:space="preserve"> </w:t>
      </w:r>
      <w:r w:rsidR="00B015AD" w:rsidRPr="001F6849">
        <w:rPr>
          <w:b/>
          <w:bCs/>
          <w:highlight w:val="yellow"/>
          <w:lang w:eastAsia="en-US"/>
        </w:rPr>
        <w:t>(Unity, Three.js, WebXR)</w:t>
      </w:r>
    </w:p>
    <w:p w14:paraId="775AFE97" w14:textId="77777777" w:rsidR="007373F8" w:rsidRDefault="00AB34FC" w:rsidP="00AB34FC">
      <w:pPr>
        <w:rPr>
          <w:b/>
          <w:bCs/>
        </w:rPr>
      </w:pPr>
      <w:r w:rsidRPr="001F6849">
        <w:rPr>
          <w:b/>
          <w:bCs/>
        </w:rPr>
        <w:t>Prototyp Petrov:</w:t>
      </w:r>
    </w:p>
    <w:p w14:paraId="005B9A9E" w14:textId="40B4FDD8" w:rsidR="007373F8" w:rsidRPr="007373F8" w:rsidRDefault="007373F8" w:rsidP="007373F8">
      <w:commentRangeStart w:id="115"/>
      <w:r>
        <w:t xml:space="preserve">Viz: </w:t>
      </w:r>
      <w:hyperlink r:id="rId38" w:history="1">
        <w:r w:rsidRPr="000D3D05">
          <w:rPr>
            <w:rStyle w:val="Hyperlink"/>
          </w:rPr>
          <w:t>https://interesting-parallel-bit.glitch.me</w:t>
        </w:r>
      </w:hyperlink>
    </w:p>
    <w:p w14:paraId="1EE5E71D" w14:textId="4FDCE3C3" w:rsidR="007373F8" w:rsidRPr="007373F8" w:rsidRDefault="007373F8" w:rsidP="007373F8">
      <w:r>
        <w:t xml:space="preserve">kod: </w:t>
      </w:r>
      <w:hyperlink r:id="rId39" w:anchor="!/interesting-parallel-bit" w:history="1">
        <w:r w:rsidRPr="000D3D05">
          <w:rPr>
            <w:rStyle w:val="Hyperlink"/>
          </w:rPr>
          <w:t>https://glitch.com/edit/#!/interesting-parallel-bit</w:t>
        </w:r>
      </w:hyperlink>
      <w:commentRangeEnd w:id="115"/>
      <w:r w:rsidR="0063295F">
        <w:rPr>
          <w:rStyle w:val="CommentReference"/>
        </w:rPr>
        <w:commentReference w:id="115"/>
      </w:r>
    </w:p>
    <w:p w14:paraId="688F8E82" w14:textId="5F4D778E" w:rsidR="00AB176A" w:rsidRPr="001F6849" w:rsidRDefault="00E66E0C" w:rsidP="00BA2735">
      <w:r w:rsidRPr="001F6849">
        <w:t>Jedná se o webový runtime pro 3D aplikace. Umožňuje lokální vývoj</w:t>
      </w:r>
      <w:r w:rsidR="008922B5" w:rsidRPr="001F6849">
        <w:t xml:space="preserve">, </w:t>
      </w:r>
      <w:r w:rsidRPr="001F6849">
        <w:t>nasazení na jakýkoliv server</w:t>
      </w:r>
      <w:r w:rsidR="008922B5" w:rsidRPr="001F6849">
        <w:t xml:space="preserve">, </w:t>
      </w:r>
      <w:r w:rsidRPr="001F6849">
        <w:t>networking</w:t>
      </w:r>
      <w:r w:rsidR="008922B5" w:rsidRPr="001F6849">
        <w:t xml:space="preserve"> a Web</w:t>
      </w:r>
      <w:r w:rsidRPr="001F6849">
        <w:t>XR</w:t>
      </w:r>
      <w:r w:rsidR="008922B5" w:rsidRPr="001F6849">
        <w:t xml:space="preserve"> rozhraní</w:t>
      </w:r>
      <w:r w:rsidRPr="001F6849">
        <w:t xml:space="preserve">. </w:t>
      </w:r>
      <w:r w:rsidR="008922B5" w:rsidRPr="001F6849">
        <w:t xml:space="preserve">Needle Exporter umožňuje propojení mezi Unity Editorem a webovým runtime rozhraním, tím že podporuje export scén, animací, lightmap aj. skrze glTF standard. </w:t>
      </w:r>
      <w:r w:rsidR="005B7B8D" w:rsidRPr="001F6849">
        <w:t xml:space="preserve">Needle engine je </w:t>
      </w:r>
      <w:r w:rsidR="00AB176A" w:rsidRPr="001F6849">
        <w:t xml:space="preserve">možné nazvat </w:t>
      </w:r>
      <w:r w:rsidR="00AB176A" w:rsidRPr="001F6849">
        <w:rPr>
          <w:i/>
          <w:iCs/>
        </w:rPr>
        <w:t>workflow managerem</w:t>
      </w:r>
      <w:r w:rsidR="00FC0B25" w:rsidRPr="001F6849">
        <w:t xml:space="preserve"> umožňující propojení </w:t>
      </w:r>
      <w:r w:rsidR="00AB176A" w:rsidRPr="001F6849">
        <w:t xml:space="preserve">mezi interaktivními technologiemi jako je </w:t>
      </w:r>
      <w:proofErr w:type="gramStart"/>
      <w:r w:rsidR="00AB176A" w:rsidRPr="001F6849">
        <w:t>Unity</w:t>
      </w:r>
      <w:proofErr w:type="gramEnd"/>
      <w:r w:rsidR="00AB176A" w:rsidRPr="001F6849">
        <w:t xml:space="preserve"> popř. Blender a webovým prostředím. Needle primárně podporuje otevřený glTF standard a </w:t>
      </w:r>
      <w:r w:rsidR="009C30BB" w:rsidRPr="001F6849">
        <w:t xml:space="preserve">vyžívá postupu, </w:t>
      </w:r>
      <w:r w:rsidR="00AB176A" w:rsidRPr="001F6849">
        <w:t>kdy je možné v binární formě (.glb) obsáhnout celou aplikaci</w:t>
      </w:r>
      <w:r w:rsidR="009C30BB" w:rsidRPr="001F6849">
        <w:t xml:space="preserve"> nejen scénu</w:t>
      </w:r>
      <w:r w:rsidR="00AB176A" w:rsidRPr="001F6849">
        <w:t xml:space="preserve">. Primárním cílem Needle enginu je rychlá iterace při vývoji, </w:t>
      </w:r>
      <w:r w:rsidR="00FC0B25" w:rsidRPr="001F6849">
        <w:t>responzivní</w:t>
      </w:r>
      <w:r w:rsidR="00AB176A" w:rsidRPr="001F6849">
        <w:t xml:space="preserve"> design pro VR a AR, využití otevřených standardů pro </w:t>
      </w:r>
      <w:proofErr w:type="gramStart"/>
      <w:r w:rsidR="0083134F" w:rsidRPr="001F6849">
        <w:t>3D</w:t>
      </w:r>
      <w:proofErr w:type="gramEnd"/>
      <w:r w:rsidR="00AB176A" w:rsidRPr="001F6849">
        <w:t xml:space="preserve"> a web, interoperabilita mezi nativními aplikacemi a webovými frameworky.</w:t>
      </w:r>
      <w:r w:rsidR="00083268" w:rsidRPr="001F6849">
        <w:t xml:space="preserve"> </w:t>
      </w:r>
      <w:r w:rsidR="00083268" w:rsidRPr="001F6849">
        <w:fldChar w:fldCharType="begin"/>
      </w:r>
      <w:r w:rsidR="00083268"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BA6799" w:rsidRPr="001F6849">
        <w:t xml:space="preserve"> </w:t>
      </w:r>
    </w:p>
    <w:p w14:paraId="17EE5211" w14:textId="379B1820" w:rsidR="0083134F" w:rsidRPr="001F6849" w:rsidRDefault="0083134F" w:rsidP="0083134F">
      <w:pPr>
        <w:pStyle w:val="Normlnprvnodsazen"/>
      </w:pPr>
      <w:r w:rsidRPr="001F6849">
        <w:rPr>
          <w:highlight w:val="yellow"/>
        </w:rPr>
        <w:t xml:space="preserve">Momentálně (30.1.2023) je Needle Engine podporován pouze pro Unity Editor. Zde je vhodné porovnání s nativním Unity WebGL výstupem. Unity WebGL umožňuje export kompletních projektů pomocí IL2CPP do C++ a následně do </w:t>
      </w:r>
      <w:r w:rsidRPr="001F6849">
        <w:rPr>
          <w:i/>
          <w:iCs/>
          <w:highlight w:val="yellow"/>
        </w:rPr>
        <w:t>WebAssembly,</w:t>
      </w:r>
      <w:r w:rsidRPr="001F6849">
        <w:rPr>
          <w:highlight w:val="yellow"/>
        </w:rPr>
        <w:t xml:space="preserve"> což umožňuje spuštění výkonnostně náročných scén ve webovém prostředí. Toto je však umožněno na úkor rychlosti prototypování a iteracím ve vývoji samotné scény.</w:t>
      </w:r>
      <w:r w:rsidR="00BA6799" w:rsidRPr="001F6849">
        <w:rPr>
          <w:highlight w:val="yellow"/>
        </w:rPr>
        <w:t xml:space="preserve"> </w:t>
      </w:r>
      <w:r w:rsidRPr="001F6849">
        <w:rPr>
          <w:highlight w:val="yellow"/>
        </w:rPr>
        <w:t xml:space="preserve">Needle engin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Needle engine tedy poskytuje </w:t>
      </w:r>
      <w:r w:rsidR="00BA6799" w:rsidRPr="001F6849">
        <w:rPr>
          <w:highlight w:val="yellow"/>
        </w:rPr>
        <w:t>možnost,</w:t>
      </w:r>
      <w:r w:rsidRPr="001F6849">
        <w:rPr>
          <w:highlight w:val="yellow"/>
        </w:rPr>
        <w:t xml:space="preserve"> jak propojit Unity Editor s klasickým přístupem k webovému vývoji. </w:t>
      </w:r>
      <w:r w:rsidR="00083268" w:rsidRPr="001F6849">
        <w:rPr>
          <w:highlight w:val="yellow"/>
        </w:rPr>
        <w:fldChar w:fldCharType="begin"/>
      </w:r>
      <w:r w:rsidR="00083268"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rPr>
          <w:highlight w:val="yellow"/>
        </w:rPr>
        <w:fldChar w:fldCharType="separate"/>
      </w:r>
      <w:r w:rsidR="00083268" w:rsidRPr="001F6849">
        <w:rPr>
          <w:highlight w:val="yellow"/>
        </w:rPr>
        <w:t>(needle-tools 2023)</w:t>
      </w:r>
      <w:r w:rsidR="00083268" w:rsidRPr="001F6849">
        <w:rPr>
          <w:highlight w:val="yellow"/>
        </w:rPr>
        <w:fldChar w:fldCharType="end"/>
      </w:r>
    </w:p>
    <w:p w14:paraId="13FA1251" w14:textId="7F377B80" w:rsidR="0083134F" w:rsidRPr="001F6849" w:rsidRDefault="00FC0B25" w:rsidP="0083134F">
      <w:pPr>
        <w:pStyle w:val="Normlnprvnodsazen"/>
      </w:pPr>
      <w:r w:rsidRPr="001F6849">
        <w:t>Needle engine je nadstavbou nad Unity Editorem a three.js. Výsledná webová aplikace je kompletně vykreslována pomocí three.js.</w:t>
      </w:r>
      <w:r w:rsidR="00F46799" w:rsidRPr="001F6849">
        <w:t xml:space="preserve"> </w:t>
      </w:r>
      <w:r w:rsidRPr="001F6849">
        <w:t>Komponenty definované v rámci Unity Editoru jsou mapovány na vlastnosti a metody three.js třídy Object3D a graf scény.</w:t>
      </w:r>
      <w:r w:rsidR="00F46799" w:rsidRPr="001F6849">
        <w:t xml:space="preserve"> Vlastní komponenty </w:t>
      </w:r>
      <w:r w:rsidR="00F46799" w:rsidRPr="001F6849">
        <w:lastRenderedPageBreak/>
        <w:t xml:space="preserve">mohou být definovány pomocí .ts nebo .js a Needle Enigne je následně automaticky </w:t>
      </w:r>
      <w:proofErr w:type="gramStart"/>
      <w:r w:rsidR="00F46799" w:rsidRPr="001F6849">
        <w:t>přeloží</w:t>
      </w:r>
      <w:proofErr w:type="gramEnd"/>
      <w:r w:rsidR="00F46799" w:rsidRPr="001F6849">
        <w:t xml:space="preserve"> do C# ekvivalentu, tudíž je možné s nimi automaticky pracovat v Unity. </w:t>
      </w:r>
      <w:r w:rsidR="0083134F" w:rsidRPr="001F6849">
        <w:t>Needle Engine poskytuje funkcionalitu ve 3 hlavních formách</w:t>
      </w:r>
      <w:r w:rsidR="00083268" w:rsidRPr="001F6849">
        <w:t xml:space="preserve"> </w:t>
      </w:r>
      <w:r w:rsidR="00083268" w:rsidRPr="001F6849">
        <w:fldChar w:fldCharType="begin"/>
      </w:r>
      <w:r w:rsidR="00083268"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83134F" w:rsidRPr="001F6849">
        <w:t>:</w:t>
      </w:r>
    </w:p>
    <w:p w14:paraId="1FE1EF72" w14:textId="3B4F131F" w:rsidR="0083134F" w:rsidRPr="001F6849" w:rsidRDefault="0083134F" w:rsidP="0083134F">
      <w:pPr>
        <w:pStyle w:val="Normlnprvnodsazen"/>
        <w:numPr>
          <w:ilvl w:val="0"/>
          <w:numId w:val="25"/>
        </w:numPr>
      </w:pPr>
      <w:r w:rsidRPr="001F6849">
        <w:t>Souhrn předpřipravených komponentů a nástrojů, které umožňují tvorbu scény v rámci Unity Editoru</w:t>
      </w:r>
    </w:p>
    <w:p w14:paraId="061E0EEA" w14:textId="493FF34F" w:rsidR="0083134F" w:rsidRPr="001F6849" w:rsidRDefault="0083134F" w:rsidP="0083134F">
      <w:pPr>
        <w:pStyle w:val="Normlnprvnodsazen"/>
        <w:numPr>
          <w:ilvl w:val="0"/>
          <w:numId w:val="25"/>
        </w:numPr>
      </w:pPr>
      <w:r w:rsidRPr="001F6849">
        <w:t>Export vytvořené scény do glTF formátu</w:t>
      </w:r>
    </w:p>
    <w:p w14:paraId="1E44756C" w14:textId="598D3ADD" w:rsidR="008922B5" w:rsidRPr="001F6849" w:rsidRDefault="0083134F" w:rsidP="00083268">
      <w:pPr>
        <w:pStyle w:val="Normlnprvnodsazen"/>
        <w:numPr>
          <w:ilvl w:val="0"/>
          <w:numId w:val="25"/>
        </w:numPr>
      </w:pPr>
      <w:r w:rsidRPr="001F6849">
        <w:t>Webové runtime prostředí, které načítá glTF soubory a vykresluje je pomocí three.js</w:t>
      </w:r>
    </w:p>
    <w:p w14:paraId="29AD9C51" w14:textId="67557A62" w:rsidR="001D53C7" w:rsidRPr="001F6849" w:rsidRDefault="007F7BCF" w:rsidP="00B015AD">
      <w:pPr>
        <w:rPr>
          <w:b/>
          <w:bCs/>
        </w:rPr>
      </w:pPr>
      <w:r w:rsidRPr="001F6849">
        <w:rPr>
          <w:b/>
          <w:bCs/>
        </w:rPr>
        <w:t>A – Frame</w:t>
      </w:r>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0" w:history="1">
        <w:r w:rsidRPr="001F6849">
          <w:rPr>
            <w:rStyle w:val="Hyperlink"/>
            <w:lang w:eastAsia="en-US"/>
          </w:rPr>
          <w:t>https://foam-jumpy-dianella.glitch.me</w:t>
        </w:r>
      </w:hyperlink>
    </w:p>
    <w:p w14:paraId="4337A529" w14:textId="506E35CD" w:rsidR="00BA2735" w:rsidRDefault="00C03521" w:rsidP="001F2C8F">
      <w:pPr>
        <w:pStyle w:val="Normlnprvnodsazen"/>
        <w:ind w:firstLine="0"/>
      </w:pPr>
      <w:r w:rsidRPr="001F6849">
        <w:rPr>
          <w:lang w:eastAsia="en-US"/>
        </w:rPr>
        <w:t xml:space="preserve">A-Frame je webový framework umožňující tvorbu virtuálních prostředí. A-Frame je založen na HTML. Jedná se o </w:t>
      </w:r>
      <w:r w:rsidRPr="001F6849">
        <w:rPr>
          <w:i/>
          <w:iCs/>
          <w:lang w:eastAsia="en-US"/>
        </w:rPr>
        <w:t>entity-component</w:t>
      </w:r>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Frame využívá three.js pro manipulaci WebGL primitiv.</w:t>
      </w:r>
      <w:r w:rsidR="001F2C8F" w:rsidRPr="001F6849">
        <w:rPr>
          <w:lang w:eastAsia="en-US"/>
        </w:rPr>
        <w:t xml:space="preserve"> </w:t>
      </w:r>
      <w:r w:rsidR="001F2C8F" w:rsidRPr="001F6849">
        <w:rPr>
          <w:i/>
          <w:iCs/>
          <w:lang w:eastAsia="en-US"/>
        </w:rPr>
        <w:t>Entity – Component</w:t>
      </w:r>
      <w:r w:rsidR="001F2C8F" w:rsidRPr="001F6849">
        <w:rPr>
          <w:lang w:eastAsia="en-US"/>
        </w:rPr>
        <w:t xml:space="preserve"> přístup umožňuje definování entity jakožto elementů přímo v HTML kódu a následně definování komponent v rámci JavaScriptu. </w:t>
      </w:r>
      <w:r w:rsidR="007F7BCF" w:rsidRPr="001F6849">
        <w:t xml:space="preserve">Při renderování scény A-Fram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které představují různé objekty ve scéně. Tyto prvky mohou být vybírány a manipulovány pomocí JavaScriptu, stejně jako jakékoliv jiné HTML prvky. Například lze pomocí JavaScriptu měnit pozici, rotaci nebo vzhled objektu ve scéně.</w:t>
      </w:r>
      <w:r w:rsidR="001F2C8F" w:rsidRPr="001F6849">
        <w:t xml:space="preserve"> </w:t>
      </w:r>
      <w:r w:rsidR="007F7BCF" w:rsidRPr="001F6849">
        <w:t>A-Fram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Frame využívá DOM jako základ pro vytváření a manipulaci s prvky VR na webové stránce</w:t>
      </w:r>
      <w:r w:rsidR="009C30BB" w:rsidRPr="001F6849">
        <w:t>.</w:t>
      </w:r>
    </w:p>
    <w:p w14:paraId="5B270F9F" w14:textId="7D3E7E84" w:rsidR="00382976" w:rsidRPr="001F6849" w:rsidRDefault="00382976" w:rsidP="001F2C8F">
      <w:pPr>
        <w:pStyle w:val="Normlnprvnodsazen"/>
        <w:ind w:firstLine="0"/>
      </w:pPr>
      <w:r>
        <w:t xml:space="preserve">Podpora pro </w:t>
      </w:r>
      <w:proofErr w:type="gramStart"/>
      <w:r>
        <w:t>3D</w:t>
      </w:r>
      <w:proofErr w:type="gramEnd"/>
      <w:r>
        <w:t xml:space="preserve"> Tiles není dokonalá, pouze základní podpora pro three.js.</w:t>
      </w:r>
    </w:p>
    <w:p w14:paraId="5C61BA5B" w14:textId="77777777" w:rsidR="004C6D06" w:rsidRPr="001F6849" w:rsidRDefault="004C6D06" w:rsidP="001F2C8F">
      <w:pPr>
        <w:pStyle w:val="Normlnprvnodsazen"/>
        <w:ind w:firstLine="0"/>
        <w:rPr>
          <w:lang w:eastAsia="en-US"/>
        </w:rPr>
      </w:pPr>
    </w:p>
    <w:p w14:paraId="3646732C" w14:textId="5FC52557" w:rsidR="00CD3330" w:rsidRPr="001F6849" w:rsidRDefault="00CD3330" w:rsidP="00BA2735">
      <w:pPr>
        <w:pStyle w:val="Normlnprvnodsazen"/>
        <w:ind w:firstLine="0"/>
        <w:rPr>
          <w:b/>
          <w:bCs/>
        </w:rPr>
      </w:pPr>
      <w:r w:rsidRPr="001F6849">
        <w:rPr>
          <w:b/>
          <w:bCs/>
        </w:rPr>
        <w:t>Mozila Hubs</w:t>
      </w:r>
      <w:r w:rsidR="004D37EB" w:rsidRPr="001F6849">
        <w:rPr>
          <w:b/>
          <w:bCs/>
        </w:rPr>
        <w:t xml:space="preserve"> </w:t>
      </w:r>
    </w:p>
    <w:p w14:paraId="29365173" w14:textId="3DA8D611" w:rsidR="004C6D06" w:rsidRPr="001F6849" w:rsidRDefault="004C6D06" w:rsidP="00BA2735">
      <w:pPr>
        <w:pStyle w:val="Normlnprvnodsazen"/>
        <w:ind w:firstLine="0"/>
      </w:pPr>
      <w:r w:rsidRPr="001F6849">
        <w:t xml:space="preserve">Prototyp UrbanGrid: </w:t>
      </w:r>
      <w:hyperlink r:id="rId41"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2"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Mozzila. Umožňuje tvorbu kolaborativních virtuálních prostředí v rámci webového prohlížeče. </w:t>
      </w:r>
      <w:r w:rsidR="008C6AAE" w:rsidRPr="001F6849">
        <w:t xml:space="preserve">Mozzila Hubs je vystavěna na základech WebRTC pro komunikaci a A-Frame, Three.js a WebGL pro tvorbu, vykreslení a interakci </w:t>
      </w:r>
      <w:proofErr w:type="gramStart"/>
      <w:r w:rsidR="008C6AAE" w:rsidRPr="001F6849">
        <w:t>3D</w:t>
      </w:r>
      <w:proofErr w:type="gramEnd"/>
      <w:r w:rsidR="008C6AAE" w:rsidRPr="001F6849">
        <w:t xml:space="preserve"> scén. Součástí Mozzila Hubs je i </w:t>
      </w:r>
      <w:r w:rsidR="008C6AAE" w:rsidRPr="001F6849">
        <w:rPr>
          <w:i/>
          <w:iCs/>
        </w:rPr>
        <w:t>Spoke Editor</w:t>
      </w:r>
      <w:r w:rsidR="008C6AAE" w:rsidRPr="001F6849">
        <w:t xml:space="preserve">, což je GUI webová aplikace, umožňující interaktivní tvorbu virtuálních prostředí přímo v prohlížeči. </w:t>
      </w:r>
    </w:p>
    <w:p w14:paraId="4D2BFFF6" w14:textId="0FF50CFE" w:rsidR="007F7BCF" w:rsidRPr="001F6849" w:rsidRDefault="007F7BCF" w:rsidP="007F7BCF">
      <w:pPr>
        <w:pStyle w:val="Normlnprvnodsazen"/>
        <w:ind w:firstLine="0"/>
        <w:rPr>
          <w:b/>
          <w:bCs/>
          <w:lang w:eastAsia="en-US"/>
        </w:rPr>
      </w:pPr>
      <w:r w:rsidRPr="001F6849">
        <w:rPr>
          <w:b/>
          <w:bCs/>
          <w:lang w:eastAsia="en-US"/>
        </w:rPr>
        <w:t>Babylon.js</w:t>
      </w:r>
    </w:p>
    <w:p w14:paraId="47001C3A" w14:textId="77919FAE" w:rsidR="007F7BCF" w:rsidRDefault="00000000" w:rsidP="007F7BCF">
      <w:pPr>
        <w:pStyle w:val="Normlnprvnodsazen"/>
        <w:ind w:firstLine="0"/>
        <w:rPr>
          <w:lang w:eastAsia="en-US"/>
        </w:rPr>
      </w:pPr>
      <w:hyperlink r:id="rId43" w:history="1">
        <w:r w:rsidR="00161E40" w:rsidRPr="00BB1016">
          <w:rPr>
            <w:rStyle w:val="Hyperlink"/>
            <w:lang w:eastAsia="en-US"/>
          </w:rPr>
          <w:t>https://doc.babylonjs.com/</w:t>
        </w:r>
      </w:hyperlink>
    </w:p>
    <w:p w14:paraId="6A8404E4" w14:textId="77777777" w:rsidR="00161E40" w:rsidRDefault="00161E40" w:rsidP="007F7BCF">
      <w:pPr>
        <w:pStyle w:val="Normlnprvnodsazen"/>
        <w:ind w:firstLine="0"/>
        <w:rPr>
          <w:lang w:eastAsia="en-US"/>
        </w:rPr>
      </w:pPr>
    </w:p>
    <w:p w14:paraId="4A802AC1" w14:textId="77777777" w:rsidR="00161E40" w:rsidRDefault="00161E40" w:rsidP="007F7BCF">
      <w:pPr>
        <w:pStyle w:val="Normlnprvnodsazen"/>
        <w:ind w:firstLine="0"/>
        <w:rPr>
          <w:lang w:eastAsia="en-US"/>
        </w:rPr>
      </w:pPr>
    </w:p>
    <w:p w14:paraId="1FE5D153" w14:textId="09449597" w:rsidR="00161E40" w:rsidRDefault="00161E40" w:rsidP="007F7BCF">
      <w:pPr>
        <w:pStyle w:val="Normlnprvnodsazen"/>
        <w:ind w:firstLine="0"/>
        <w:rPr>
          <w:b/>
          <w:bCs/>
          <w:lang w:eastAsia="en-US"/>
        </w:rPr>
      </w:pPr>
      <w:r w:rsidRPr="00161E40">
        <w:rPr>
          <w:b/>
          <w:bCs/>
          <w:lang w:eastAsia="en-US"/>
        </w:rPr>
        <w:t xml:space="preserve">Ethereal Engine </w:t>
      </w:r>
    </w:p>
    <w:p w14:paraId="49A5AB06" w14:textId="4C553E11" w:rsidR="00161E40" w:rsidRPr="00161E40" w:rsidRDefault="00161E40" w:rsidP="007F7BCF">
      <w:pPr>
        <w:pStyle w:val="Normlnprvnodsazen"/>
        <w:ind w:firstLine="0"/>
        <w:rPr>
          <w:lang w:eastAsia="en-US"/>
        </w:rPr>
      </w:pPr>
      <w:r>
        <w:rPr>
          <w:lang w:eastAsia="en-US"/>
        </w:rPr>
        <w:t xml:space="preserve">Jedná se web XR engine určený pro hosting v rámci Metaverse. Obdobně </w:t>
      </w:r>
      <w:proofErr w:type="gramStart"/>
      <w:r>
        <w:rPr>
          <w:lang w:eastAsia="en-US"/>
        </w:rPr>
        <w:t>jako  je</w:t>
      </w:r>
      <w:proofErr w:type="gramEnd"/>
      <w:r>
        <w:rPr>
          <w:lang w:eastAsia="en-US"/>
        </w:rPr>
        <w:t xml:space="preserve"> např. WordPress pro klasické html stránky. </w:t>
      </w:r>
    </w:p>
    <w:p w14:paraId="322EE55C" w14:textId="77777777" w:rsidR="00161E40" w:rsidRPr="00161E40" w:rsidRDefault="00161E40" w:rsidP="007F7BCF">
      <w:pPr>
        <w:pStyle w:val="Normlnprvnodsazen"/>
        <w:ind w:firstLine="0"/>
        <w:rPr>
          <w:b/>
          <w:bCs/>
          <w:lang w:eastAsia="en-US"/>
        </w:rPr>
      </w:pPr>
    </w:p>
    <w:p w14:paraId="38AEAC89" w14:textId="75C9D92D" w:rsidR="007F7BCF" w:rsidRPr="001F6849" w:rsidRDefault="007F7BCF" w:rsidP="007F7BCF">
      <w:pPr>
        <w:pStyle w:val="Normlnprvnodsazen"/>
        <w:ind w:firstLine="0"/>
        <w:rPr>
          <w:b/>
          <w:bCs/>
          <w:lang w:eastAsia="en-US"/>
        </w:rPr>
      </w:pPr>
      <w:r w:rsidRPr="001F6849">
        <w:rPr>
          <w:b/>
          <w:bCs/>
          <w:lang w:eastAsia="en-US"/>
        </w:rPr>
        <w:t>Model viewer</w:t>
      </w:r>
    </w:p>
    <w:p w14:paraId="5B9D94F9" w14:textId="0F71253A" w:rsidR="007F7BCF" w:rsidRPr="001F6849" w:rsidRDefault="00000000" w:rsidP="007F7BCF">
      <w:pPr>
        <w:pStyle w:val="Normlnprvnodsazen"/>
        <w:ind w:firstLine="0"/>
        <w:rPr>
          <w:lang w:eastAsia="en-US"/>
        </w:rPr>
      </w:pPr>
      <w:hyperlink r:id="rId44" w:history="1">
        <w:r w:rsidR="007F7BCF" w:rsidRPr="001F6849">
          <w:rPr>
            <w:rStyle w:val="Hyperlink"/>
            <w:lang w:eastAsia="en-US"/>
          </w:rPr>
          <w:t>https://modelviewer.dev/</w:t>
        </w:r>
      </w:hyperlink>
    </w:p>
    <w:p w14:paraId="30AD33F6" w14:textId="2D436B76" w:rsidR="007F7BCF" w:rsidRPr="001F6849" w:rsidRDefault="00E523FC" w:rsidP="007F7BCF">
      <w:pPr>
        <w:pStyle w:val="Normlnprvnodsazen"/>
        <w:ind w:firstLine="0"/>
        <w:rPr>
          <w:b/>
          <w:bCs/>
          <w:lang w:eastAsia="en-US"/>
        </w:rPr>
      </w:pPr>
      <w:r w:rsidRPr="001F6849">
        <w:rPr>
          <w:b/>
          <w:bCs/>
          <w:lang w:eastAsia="en-US"/>
        </w:rPr>
        <w:t>p5.js</w:t>
      </w:r>
    </w:p>
    <w:p w14:paraId="0E7E494A" w14:textId="2FC804B4" w:rsidR="00E523FC" w:rsidRPr="001F6849" w:rsidRDefault="00000000" w:rsidP="007F7BCF">
      <w:pPr>
        <w:pStyle w:val="Normlnprvnodsazen"/>
        <w:ind w:firstLine="0"/>
        <w:rPr>
          <w:lang w:eastAsia="en-US"/>
        </w:rPr>
      </w:pPr>
      <w:hyperlink r:id="rId45" w:history="1">
        <w:r w:rsidR="005C57E5" w:rsidRPr="001F6849">
          <w:rPr>
            <w:rStyle w:val="Hyperlink"/>
            <w:lang w:eastAsia="en-US"/>
          </w:rPr>
          <w:t>https://p5xr.org</w:t>
        </w:r>
      </w:hyperlink>
    </w:p>
    <w:p w14:paraId="54E40205" w14:textId="21400FA4" w:rsidR="005C57E5" w:rsidRPr="001F6849" w:rsidRDefault="005C57E5" w:rsidP="007F7BCF">
      <w:pPr>
        <w:pStyle w:val="Normlnprvnodsazen"/>
        <w:ind w:firstLine="0"/>
        <w:rPr>
          <w:b/>
          <w:bCs/>
          <w:lang w:eastAsia="en-US"/>
        </w:rPr>
      </w:pPr>
      <w:r w:rsidRPr="001F6849">
        <w:rPr>
          <w:b/>
          <w:bCs/>
          <w:lang w:eastAsia="en-US"/>
        </w:rPr>
        <w:t>playcanvas</w:t>
      </w:r>
    </w:p>
    <w:p w14:paraId="6C6B0C58" w14:textId="7AAE458E" w:rsidR="005C57E5" w:rsidRPr="001F6849" w:rsidRDefault="00000000" w:rsidP="007F7BCF">
      <w:pPr>
        <w:pStyle w:val="Normlnprvnodsazen"/>
        <w:ind w:firstLine="0"/>
        <w:rPr>
          <w:lang w:eastAsia="en-US"/>
        </w:rPr>
      </w:pPr>
      <w:hyperlink r:id="rId46" w:history="1">
        <w:r w:rsidR="005C57E5" w:rsidRPr="001F6849">
          <w:rPr>
            <w:rStyle w:val="Hyperlink"/>
            <w:lang w:eastAsia="en-US"/>
          </w:rPr>
          <w:t>https://playcanvas.com/</w:t>
        </w:r>
      </w:hyperlink>
      <w:r w:rsidR="005B388F" w:rsidRPr="001F6849">
        <w:rPr>
          <w:lang w:eastAsia="en-US"/>
        </w:rPr>
        <w:t>D</w:t>
      </w:r>
    </w:p>
    <w:p w14:paraId="7BF849F6" w14:textId="40D2D531" w:rsidR="005C57E5" w:rsidRPr="001F6849" w:rsidRDefault="005C57E5" w:rsidP="007F7BCF">
      <w:pPr>
        <w:pStyle w:val="Normlnprvnodsazen"/>
        <w:ind w:firstLine="0"/>
        <w:rPr>
          <w:b/>
          <w:bCs/>
          <w:lang w:eastAsia="en-US"/>
        </w:rPr>
      </w:pPr>
      <w:r w:rsidRPr="001F6849">
        <w:rPr>
          <w:b/>
          <w:bCs/>
          <w:lang w:eastAsia="en-US"/>
        </w:rPr>
        <w:t>ReactXR</w:t>
      </w:r>
    </w:p>
    <w:p w14:paraId="73499110" w14:textId="36604625" w:rsidR="005C57E5" w:rsidRPr="001F6849" w:rsidRDefault="005C57E5" w:rsidP="007F7BCF">
      <w:pPr>
        <w:pStyle w:val="Normlnprvnodsazen"/>
        <w:ind w:firstLine="0"/>
        <w:rPr>
          <w:b/>
          <w:bCs/>
          <w:lang w:eastAsia="en-US"/>
        </w:rPr>
      </w:pPr>
      <w:r w:rsidRPr="001F6849">
        <w:rPr>
          <w:b/>
          <w:bCs/>
          <w:lang w:eastAsia="en-US"/>
        </w:rPr>
        <w:t>Sumerian</w:t>
      </w:r>
    </w:p>
    <w:p w14:paraId="58AD7DAA" w14:textId="33C5A3B9" w:rsidR="005C57E5" w:rsidRPr="001F6849" w:rsidRDefault="005C57E5" w:rsidP="007F7BCF">
      <w:pPr>
        <w:pStyle w:val="Normlnprvnodsazen"/>
        <w:ind w:firstLine="0"/>
        <w:rPr>
          <w:b/>
          <w:bCs/>
          <w:lang w:eastAsia="en-US"/>
        </w:rPr>
      </w:pPr>
      <w:r w:rsidRPr="001F6849">
        <w:rPr>
          <w:b/>
          <w:bCs/>
          <w:lang w:eastAsia="en-US"/>
        </w:rPr>
        <w:t>Verge3D</w:t>
      </w:r>
    </w:p>
    <w:p w14:paraId="4026CF11" w14:textId="4F84AB38" w:rsidR="005C57E5" w:rsidRPr="001F6849" w:rsidRDefault="005C57E5" w:rsidP="007F7BCF">
      <w:pPr>
        <w:pStyle w:val="Normlnprvnodsazen"/>
        <w:ind w:firstLine="0"/>
        <w:rPr>
          <w:b/>
          <w:bCs/>
          <w:lang w:eastAsia="en-US"/>
        </w:rPr>
      </w:pPr>
      <w:r w:rsidRPr="001F6849">
        <w:rPr>
          <w:b/>
          <w:bCs/>
          <w:lang w:eastAsia="en-US"/>
        </w:rPr>
        <w:t>WonderlandEngine</w:t>
      </w:r>
    </w:p>
    <w:p w14:paraId="77CFF2A8" w14:textId="7345051A" w:rsidR="00A923EB" w:rsidRPr="001F6849" w:rsidRDefault="00A923EB" w:rsidP="007F7BCF">
      <w:pPr>
        <w:pStyle w:val="Normlnprvnodsazen"/>
        <w:ind w:firstLine="0"/>
        <w:rPr>
          <w:b/>
          <w:bCs/>
          <w:lang w:eastAsia="en-US"/>
        </w:rPr>
      </w:pPr>
      <w:r w:rsidRPr="001F6849">
        <w:rPr>
          <w:b/>
          <w:bCs/>
          <w:lang w:eastAsia="en-US"/>
        </w:rPr>
        <w:t>DeckGL</w:t>
      </w:r>
    </w:p>
    <w:p w14:paraId="4B02F61C" w14:textId="53766EAA" w:rsidR="004C6D06" w:rsidRPr="001F6849" w:rsidRDefault="00A923EB" w:rsidP="007F7BCF">
      <w:pPr>
        <w:pStyle w:val="Normlnprvnodsazen"/>
        <w:ind w:firstLine="0"/>
        <w:rPr>
          <w:b/>
          <w:bCs/>
          <w:lang w:eastAsia="en-US"/>
        </w:rPr>
      </w:pPr>
      <w:r w:rsidRPr="001F6849">
        <w:rPr>
          <w:b/>
          <w:bCs/>
          <w:lang w:eastAsia="en-US"/>
        </w:rPr>
        <w:t>KeplerGL</w:t>
      </w:r>
    </w:p>
    <w:p w14:paraId="2D4E2565" w14:textId="63672089" w:rsidR="00BC3D00" w:rsidRDefault="004C6D06" w:rsidP="007F7BCF">
      <w:pPr>
        <w:pStyle w:val="Normlnprvnodsazen"/>
        <w:ind w:firstLine="0"/>
        <w:rPr>
          <w:b/>
          <w:bCs/>
          <w:lang w:eastAsia="en-US"/>
        </w:rPr>
      </w:pPr>
      <w:r w:rsidRPr="001F6849">
        <w:rPr>
          <w:b/>
          <w:bCs/>
          <w:lang w:eastAsia="en-US"/>
        </w:rPr>
        <w:t>Spoke</w:t>
      </w:r>
    </w:p>
    <w:p w14:paraId="5015213B" w14:textId="3C108808" w:rsidR="004C7EDF" w:rsidRDefault="004C7EDF" w:rsidP="007F7BCF">
      <w:pPr>
        <w:pStyle w:val="Normlnprvnodsazen"/>
        <w:ind w:firstLine="0"/>
        <w:rPr>
          <w:b/>
          <w:bCs/>
          <w:lang w:eastAsia="en-US"/>
        </w:rPr>
      </w:pPr>
      <w:r>
        <w:rPr>
          <w:b/>
          <w:bCs/>
          <w:lang w:eastAsia="en-US"/>
        </w:rPr>
        <w:t>Construct3</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CF3875E" w14:textId="44528E4E" w:rsidR="001937BB" w:rsidRDefault="001937BB" w:rsidP="001937BB">
      <w:pPr>
        <w:pStyle w:val="Heading3"/>
        <w:rPr>
          <w:lang w:eastAsia="cs-CZ"/>
        </w:rPr>
      </w:pPr>
      <w:proofErr w:type="gramStart"/>
      <w:r>
        <w:rPr>
          <w:lang w:eastAsia="cs-CZ"/>
        </w:rPr>
        <w:t>Výběr  technologie</w:t>
      </w:r>
      <w:proofErr w:type="gramEnd"/>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brainstroming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jpg)</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features (GeoJSON,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r>
        <w:t xml:space="preserve">Mesh: - tin (gltf, </w:t>
      </w:r>
      <w:proofErr w:type="gramStart"/>
      <w:r>
        <w:t>3d</w:t>
      </w:r>
      <w:proofErr w:type="gramEnd"/>
      <w:r>
        <w:t xml:space="preserve"> tiles, i3s atd.)</w:t>
      </w:r>
    </w:p>
    <w:p w14:paraId="53D0B3E7" w14:textId="77777777" w:rsidR="001D1870" w:rsidRDefault="001D1870" w:rsidP="001D1870">
      <w:pPr>
        <w:pStyle w:val="Normlnprvnodsazen"/>
        <w:numPr>
          <w:ilvl w:val="4"/>
          <w:numId w:val="7"/>
        </w:numPr>
      </w:pPr>
      <w:r>
        <w:t xml:space="preserve">Zdroj: </w:t>
      </w:r>
    </w:p>
    <w:p w14:paraId="0CF50C63" w14:textId="42596153" w:rsidR="001D1870" w:rsidRDefault="001D1870" w:rsidP="001D1870">
      <w:pPr>
        <w:pStyle w:val="Normlnprvnodsazen"/>
        <w:numPr>
          <w:ilvl w:val="5"/>
          <w:numId w:val="7"/>
        </w:numPr>
      </w:pPr>
      <w:r>
        <w:t xml:space="preserve">lokálně – </w:t>
      </w:r>
      <w:proofErr w:type="gramStart"/>
      <w:r>
        <w:t>gltf - nemůže</w:t>
      </w:r>
      <w:proofErr w:type="gramEnd"/>
      <w:r>
        <w:t xml:space="preserve"> být velké území – moc dat, popř. nějaký on demand loading –</w:t>
      </w:r>
      <w:r w:rsidR="000A08D9">
        <w:t xml:space="preserve"> spatial subdivistion - </w:t>
      </w:r>
      <w:r>
        <w:t xml:space="preserve">HLOD? </w:t>
      </w:r>
    </w:p>
    <w:p w14:paraId="2B13561A" w14:textId="00811C11" w:rsidR="000A08D9" w:rsidRDefault="001D1870" w:rsidP="000A08D9">
      <w:pPr>
        <w:pStyle w:val="Normlnprvnodsazen"/>
        <w:numPr>
          <w:ilvl w:val="5"/>
          <w:numId w:val="7"/>
        </w:numPr>
      </w:pPr>
      <w:r>
        <w:t xml:space="preserve">služba – 3Dtiles? - loaduje se jen to co se </w:t>
      </w:r>
      <w:proofErr w:type="gramStart"/>
      <w:r>
        <w:t>vidí - cesium</w:t>
      </w:r>
      <w:proofErr w:type="gramEnd"/>
      <w:r>
        <w:t xml:space="preserve">, vts-geospatial, </w:t>
      </w:r>
    </w:p>
    <w:p w14:paraId="2001C7CD" w14:textId="2D2347F7" w:rsidR="00695B27" w:rsidRDefault="00695B27" w:rsidP="00695B27">
      <w:pPr>
        <w:pStyle w:val="Normlnprvnodsazen"/>
        <w:numPr>
          <w:ilvl w:val="6"/>
          <w:numId w:val="7"/>
        </w:numPr>
      </w:pPr>
      <w:r>
        <w:t>Google Maps 3DTiles API</w:t>
      </w:r>
    </w:p>
    <w:p w14:paraId="1EE05EDB" w14:textId="2EC99BDA" w:rsidR="00695B27" w:rsidRDefault="00695B27" w:rsidP="00695B27">
      <w:pPr>
        <w:pStyle w:val="Normlnprvnodsazen"/>
        <w:numPr>
          <w:ilvl w:val="7"/>
          <w:numId w:val="7"/>
        </w:numPr>
      </w:pPr>
      <w:r>
        <w:t xml:space="preserve">Textured </w:t>
      </w:r>
      <w:proofErr w:type="gramStart"/>
      <w:r>
        <w:t>3D</w:t>
      </w:r>
      <w:proofErr w:type="gramEnd"/>
      <w:r>
        <w:t xml:space="preserve"> mesh</w:t>
      </w:r>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jpg)</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lokálně – tif, jpg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features (GeoJSON,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shapefile, GeoJSON aj. </w:t>
      </w:r>
    </w:p>
    <w:p w14:paraId="569FA1DB" w14:textId="2014E90F" w:rsidR="004B00F7" w:rsidRDefault="004B00F7" w:rsidP="004B00F7">
      <w:pPr>
        <w:pStyle w:val="Normlnprvnodsazen"/>
        <w:numPr>
          <w:ilvl w:val="5"/>
          <w:numId w:val="7"/>
        </w:numPr>
      </w:pPr>
      <w:r>
        <w:lastRenderedPageBreak/>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instancované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r>
        <w:t>Mesh: – 3d modely – tin – (gltf, cityjson, cityGML, obj, collada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Lokálně – data naloadovaná do klienta při otevření aplikace</w:t>
      </w:r>
    </w:p>
    <w:p w14:paraId="021C4099" w14:textId="074147C8" w:rsidR="004B00F7" w:rsidRDefault="004B00F7" w:rsidP="004B00F7">
      <w:pPr>
        <w:pStyle w:val="Normlnprvnodsazen"/>
        <w:numPr>
          <w:ilvl w:val="5"/>
          <w:numId w:val="7"/>
        </w:numPr>
      </w:pPr>
      <w:r>
        <w:t>Služby - ?? – cdn? – sketchfab – vlastní server serving?</w:t>
      </w:r>
    </w:p>
    <w:p w14:paraId="7C2B5CCD" w14:textId="76B9411F" w:rsidR="004B00F7" w:rsidRDefault="004B00F7" w:rsidP="004B00F7">
      <w:pPr>
        <w:pStyle w:val="Normlnprvnodsazen"/>
        <w:numPr>
          <w:ilvl w:val="3"/>
          <w:numId w:val="7"/>
        </w:numPr>
      </w:pPr>
      <w:r>
        <w:t>Mesh – jednoduchý – plocha s texturou co se otáčí – symbol (forma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Tematická data – statistika, agreagace,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jpg)</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lokálně – tif, jpg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features (GeoJSON,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shapefile, GeoJSON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r>
        <w:t xml:space="preserve">Mesh: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r>
        <w:t>Voxely</w:t>
      </w:r>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dmr, dmp,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lastRenderedPageBreak/>
        <w:t>Švýcarsko – swiss topo</w:t>
      </w:r>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Pr="006242FC" w:rsidRDefault="0063295F" w:rsidP="0063295F">
      <w:pPr>
        <w:pStyle w:val="Normlnprvnodsazen"/>
        <w:numPr>
          <w:ilvl w:val="1"/>
          <w:numId w:val="7"/>
        </w:numPr>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t xml:space="preserve">MoSCoW.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r w:rsidRPr="001F6849">
        <w:rPr>
          <w:i/>
          <w:iCs/>
        </w:rPr>
        <w:t>Must have</w:t>
      </w:r>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r w:rsidRPr="001F6849">
        <w:rPr>
          <w:i/>
          <w:iCs/>
        </w:rPr>
        <w:t>Should have</w:t>
      </w:r>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r w:rsidRPr="001F6849">
        <w:rPr>
          <w:i/>
          <w:iCs/>
        </w:rPr>
        <w:t>Could have</w:t>
      </w:r>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r w:rsidRPr="001F6849">
        <w:rPr>
          <w:i/>
          <w:iCs/>
        </w:rPr>
        <w:t>Won´t have</w:t>
      </w:r>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OSM a Aframe</w:t>
      </w:r>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r>
        <w:rPr>
          <w:lang w:eastAsia="en-US"/>
        </w:rPr>
        <w:t xml:space="preserve">World is flat </w:t>
      </w:r>
    </w:p>
    <w:p w14:paraId="362C44ED" w14:textId="54D63402" w:rsidR="006242FC" w:rsidRDefault="006242FC" w:rsidP="006242FC">
      <w:pPr>
        <w:pStyle w:val="Normlnprvnodsazen"/>
        <w:numPr>
          <w:ilvl w:val="1"/>
          <w:numId w:val="7"/>
        </w:numPr>
        <w:rPr>
          <w:lang w:eastAsia="en-US"/>
        </w:rPr>
      </w:pPr>
      <w:r>
        <w:rPr>
          <w:lang w:eastAsia="en-US"/>
        </w:rPr>
        <w:t>No curvature</w:t>
      </w:r>
    </w:p>
    <w:p w14:paraId="3C717EF2" w14:textId="2156D8F4" w:rsidR="006242FC" w:rsidRDefault="006242FC" w:rsidP="006242FC">
      <w:pPr>
        <w:pStyle w:val="Normlnprvnodsazen"/>
        <w:numPr>
          <w:ilvl w:val="1"/>
          <w:numId w:val="7"/>
        </w:numPr>
        <w:rPr>
          <w:lang w:eastAsia="en-US"/>
        </w:rPr>
      </w:pPr>
      <w:r>
        <w:rPr>
          <w:lang w:eastAsia="en-US"/>
        </w:rPr>
        <w:t>No terrain</w:t>
      </w:r>
    </w:p>
    <w:p w14:paraId="41AD7A6E" w14:textId="2DD9E0E4" w:rsidR="006242FC" w:rsidRDefault="006242FC" w:rsidP="006242FC">
      <w:pPr>
        <w:pStyle w:val="Normlnprvnodsazen"/>
        <w:numPr>
          <w:ilvl w:val="1"/>
          <w:numId w:val="7"/>
        </w:numPr>
        <w:rPr>
          <w:lang w:eastAsia="en-US"/>
        </w:rPr>
      </w:pPr>
      <w:r>
        <w:rPr>
          <w:lang w:eastAsia="en-US"/>
        </w:rPr>
        <w:t>Ground tiles change size based on lon lat, in AFRAME coord sys je v metrech – tiles z vlastního cache serveru</w:t>
      </w:r>
    </w:p>
    <w:p w14:paraId="6B83DC7F" w14:textId="7F595297" w:rsidR="006242FC" w:rsidRDefault="006242FC" w:rsidP="006242FC">
      <w:pPr>
        <w:pStyle w:val="Normlnprvnodsazen"/>
        <w:numPr>
          <w:ilvl w:val="0"/>
          <w:numId w:val="7"/>
        </w:numPr>
        <w:rPr>
          <w:lang w:eastAsia="en-US"/>
        </w:rPr>
      </w:pPr>
      <w:r>
        <w:rPr>
          <w:lang w:eastAsia="en-US"/>
        </w:rPr>
        <w:t>Budovy a stromy z Overpass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Kontroler setup – vlastní modifikace (létaní atd)</w:t>
      </w:r>
    </w:p>
    <w:p w14:paraId="3FAD3E10" w14:textId="77777777" w:rsidR="006242FC" w:rsidRDefault="006242FC" w:rsidP="006242FC">
      <w:pPr>
        <w:pStyle w:val="Normlnprvnodsazen"/>
        <w:numPr>
          <w:ilvl w:val="0"/>
          <w:numId w:val="7"/>
        </w:numPr>
        <w:rPr>
          <w:lang w:eastAsia="en-US"/>
        </w:rPr>
      </w:pPr>
      <w:r>
        <w:rPr>
          <w:lang w:eastAsia="en-US"/>
        </w:rPr>
        <w:t>Code</w:t>
      </w:r>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popup, scene, camera, controlers</w:t>
      </w:r>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r w:rsidR="00B715BF">
        <w:rPr>
          <w:lang w:eastAsia="en-US"/>
        </w:rPr>
        <w:t xml:space="preserve">load, handlers, fetch from Overpass API </w:t>
      </w:r>
    </w:p>
    <w:p w14:paraId="2E741CAC" w14:textId="218C76CA" w:rsidR="00B715BF" w:rsidRDefault="00B715BF" w:rsidP="006242FC">
      <w:pPr>
        <w:pStyle w:val="Normlnprvnodsazen"/>
        <w:numPr>
          <w:ilvl w:val="1"/>
          <w:numId w:val="7"/>
        </w:numPr>
        <w:rPr>
          <w:lang w:eastAsia="en-US"/>
        </w:rPr>
      </w:pPr>
      <w:r>
        <w:rPr>
          <w:lang w:eastAsia="en-US"/>
        </w:rPr>
        <w:t>Conversions – coordinate conversions</w:t>
      </w:r>
    </w:p>
    <w:p w14:paraId="72CC1BE1" w14:textId="0D771E81" w:rsidR="00B715BF" w:rsidRDefault="00B715BF" w:rsidP="006242FC">
      <w:pPr>
        <w:pStyle w:val="Normlnprvnodsazen"/>
        <w:numPr>
          <w:ilvl w:val="1"/>
          <w:numId w:val="7"/>
        </w:numPr>
        <w:rPr>
          <w:lang w:eastAsia="en-US"/>
        </w:rPr>
      </w:pPr>
      <w:r>
        <w:rPr>
          <w:lang w:eastAsia="en-US"/>
        </w:rPr>
        <w:lastRenderedPageBreak/>
        <w:t>Position-limit.js – aframe component to keep position above ground</w:t>
      </w:r>
    </w:p>
    <w:p w14:paraId="1E653C96" w14:textId="027B72E7" w:rsidR="00B715BF" w:rsidRDefault="00B715BF" w:rsidP="006242FC">
      <w:pPr>
        <w:pStyle w:val="Normlnprvnodsazen"/>
        <w:numPr>
          <w:ilvl w:val="1"/>
          <w:numId w:val="7"/>
        </w:numPr>
        <w:rPr>
          <w:lang w:eastAsia="en-US"/>
        </w:rPr>
      </w:pPr>
      <w:r>
        <w:rPr>
          <w:lang w:eastAsia="en-US"/>
        </w:rPr>
        <w:t>Tiles, trees.js, buildings.js – draw objects to the screen</w:t>
      </w:r>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Terén, Plošné (budovy, objemy – tematická kar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r w:rsidRPr="001F6849">
        <w:rPr>
          <w:highlight w:val="yellow"/>
          <w:lang w:eastAsia="cs-CZ"/>
        </w:rPr>
        <w:t>DOFs</w:t>
      </w:r>
    </w:p>
    <w:p w14:paraId="6FD07B95" w14:textId="3E32161F" w:rsidR="00462C08" w:rsidRPr="001F6849" w:rsidRDefault="00462C08" w:rsidP="00462C08">
      <w:pPr>
        <w:pStyle w:val="ListParagraph"/>
        <w:numPr>
          <w:ilvl w:val="1"/>
          <w:numId w:val="27"/>
        </w:numPr>
        <w:rPr>
          <w:highlight w:val="yellow"/>
          <w:lang w:eastAsia="cs-CZ"/>
        </w:rPr>
      </w:pPr>
      <w:r w:rsidRPr="001F6849">
        <w:rPr>
          <w:highlight w:val="yellow"/>
          <w:lang w:eastAsia="cs-CZ"/>
        </w:rPr>
        <w:t xml:space="preserve">Interkace s objetky – atributové info, přepínání vrstev (nejde v mozila hubs),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Pr="00455C26"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r w:rsidRPr="001F6849">
        <w:rPr>
          <w:lang w:eastAsia="cs-CZ"/>
        </w:rPr>
        <w:t xml:space="preserve">Low-Cost – </w:t>
      </w:r>
      <w:r w:rsidR="00340495" w:rsidRPr="001F6849">
        <w:rPr>
          <w:lang w:eastAsia="cs-CZ"/>
        </w:rPr>
        <w:t xml:space="preserve">Android 10 – Mi A2 </w:t>
      </w:r>
      <w:proofErr w:type="gramStart"/>
      <w:r w:rsidR="00340495" w:rsidRPr="001F6849">
        <w:rPr>
          <w:lang w:eastAsia="cs-CZ"/>
        </w:rPr>
        <w:t xml:space="preserve">Lite - </w:t>
      </w:r>
      <w:r w:rsidR="00340495" w:rsidRPr="001F6849">
        <w:t>Retrak</w:t>
      </w:r>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Střední – Oculus Quest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r w:rsidRPr="001F6849">
        <w:rPr>
          <w:lang w:eastAsia="cs-CZ"/>
        </w:rPr>
        <w:t xml:space="preserve">Hight end – HTC </w:t>
      </w:r>
      <w:proofErr w:type="gramStart"/>
      <w:r w:rsidRPr="001F6849">
        <w:rPr>
          <w:lang w:eastAsia="cs-CZ"/>
        </w:rPr>
        <w:t>Vive</w:t>
      </w:r>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r w:rsidRPr="001F6849">
        <w:rPr>
          <w:lang w:eastAsia="cs-CZ"/>
        </w:rPr>
        <w:t>Oculus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Microsoft Edge</w:t>
      </w:r>
    </w:p>
    <w:p w14:paraId="5FCFD88E" w14:textId="03A2893D" w:rsidR="00340495" w:rsidRPr="001F6849" w:rsidRDefault="00340495" w:rsidP="00340495">
      <w:pPr>
        <w:pStyle w:val="ListParagraph"/>
        <w:numPr>
          <w:ilvl w:val="0"/>
          <w:numId w:val="22"/>
        </w:numPr>
        <w:rPr>
          <w:lang w:eastAsia="cs-CZ"/>
        </w:rPr>
      </w:pPr>
      <w:r w:rsidRPr="001F6849">
        <w:rPr>
          <w:lang w:eastAsia="cs-CZ"/>
        </w:rPr>
        <w:t>Wolvic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Coltekin, Reichenbacher 2011)</w:t>
      </w:r>
      <w:r w:rsidRPr="001F6849">
        <w:fldChar w:fldCharType="end"/>
      </w:r>
      <w:r w:rsidR="00181BBF" w:rsidRPr="001F6849">
        <w:t xml:space="preserve"> – progresive loading – compresion</w:t>
      </w:r>
    </w:p>
    <w:p w14:paraId="0E1DA15C" w14:textId="65005A74" w:rsidR="0014392A" w:rsidRPr="001F6849" w:rsidRDefault="009F3D5B" w:rsidP="002656D4">
      <w:pPr>
        <w:pStyle w:val="Heading2"/>
        <w:rPr>
          <w:lang w:val="cs-CZ"/>
        </w:rPr>
      </w:pPr>
      <w:r w:rsidRPr="001F6849">
        <w:rPr>
          <w:lang w:val="cs-CZ"/>
        </w:rPr>
        <w:lastRenderedPageBreak/>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269C922A" w:rsidR="00054069" w:rsidRPr="001F6849" w:rsidRDefault="00054069" w:rsidP="00054069">
      <w:pPr>
        <w:pStyle w:val="Normlnprvnodsazen"/>
        <w:ind w:firstLine="0"/>
      </w:pPr>
      <w:r w:rsidRPr="001F6849">
        <w:fldChar w:fldCharType="begin"/>
      </w:r>
      <w:r w:rsidR="00AC6351">
        <w:instrText xml:space="preserve"> ADDIN ZOTERO_ITEM CSL_CITATION {"citationID":"cYRPxs8U","properties":{"formattedCitation":"(Coltekin et al. 2020)","plainCitation":"(Coltekin et al. 2020)","noteIndex":0},"citationItems":[{"id":"4ljPn6TB/ao6TIof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r w:rsidRPr="001F6849">
        <w:rPr>
          <w:i/>
          <w:iCs/>
        </w:rPr>
        <w:t>visualisation design</w:t>
      </w:r>
      <w:r w:rsidRPr="001F6849">
        <w:t xml:space="preserve"> a </w:t>
      </w:r>
      <w:r w:rsidRPr="001F6849">
        <w:rPr>
          <w:i/>
          <w:iCs/>
        </w:rPr>
        <w:t>interaction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hostnutý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Pr="001F6849" w:rsidRDefault="00D905D2" w:rsidP="002656D4">
      <w:pPr>
        <w:pStyle w:val="Heading1"/>
        <w:rPr>
          <w:lang w:val="cs-CZ"/>
        </w:rPr>
      </w:pPr>
      <w:proofErr w:type="gramStart"/>
      <w:r w:rsidRPr="001F6849">
        <w:rPr>
          <w:lang w:val="cs-CZ"/>
        </w:rPr>
        <w:lastRenderedPageBreak/>
        <w:t>DISKUZE</w:t>
      </w:r>
      <w:proofErr w:type="gramEnd"/>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47"/>
          <w:footerReference w:type="default" r:id="rId48"/>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49"/>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60"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7"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8"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80"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1"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2"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3"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7"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8"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15" w:author="Jan Horák" w:date="2023-09-03T18:01:00Z" w:initials="JH">
    <w:p w14:paraId="239CE11B" w14:textId="77777777" w:rsidR="0063295F" w:rsidRDefault="0063295F" w:rsidP="00101355">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239CE1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239CE11B"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A62ADF" w14:textId="77777777" w:rsidR="00326B5C" w:rsidRDefault="00326B5C" w:rsidP="0057088F">
      <w:pPr>
        <w:spacing w:after="0" w:line="240" w:lineRule="auto"/>
      </w:pPr>
      <w:r>
        <w:separator/>
      </w:r>
    </w:p>
  </w:endnote>
  <w:endnote w:type="continuationSeparator" w:id="0">
    <w:p w14:paraId="7B8AA203" w14:textId="77777777" w:rsidR="00326B5C" w:rsidRDefault="00326B5C"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B22970" w14:textId="77777777" w:rsidR="00326B5C" w:rsidRDefault="00326B5C" w:rsidP="0057088F">
      <w:pPr>
        <w:spacing w:after="0" w:line="240" w:lineRule="auto"/>
      </w:pPr>
      <w:r>
        <w:separator/>
      </w:r>
    </w:p>
  </w:footnote>
  <w:footnote w:type="continuationSeparator" w:id="0">
    <w:p w14:paraId="654B7E71" w14:textId="77777777" w:rsidR="00326B5C" w:rsidRDefault="00326B5C"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8"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4"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5"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27"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1"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3"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9"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4"/>
  </w:num>
  <w:num w:numId="3" w16cid:durableId="1170680267">
    <w:abstractNumId w:val="11"/>
  </w:num>
  <w:num w:numId="4" w16cid:durableId="1796368114">
    <w:abstractNumId w:val="17"/>
  </w:num>
  <w:num w:numId="5" w16cid:durableId="300885919">
    <w:abstractNumId w:val="24"/>
  </w:num>
  <w:num w:numId="6" w16cid:durableId="521938209">
    <w:abstractNumId w:val="36"/>
  </w:num>
  <w:num w:numId="7" w16cid:durableId="619992562">
    <w:abstractNumId w:val="18"/>
  </w:num>
  <w:num w:numId="8" w16cid:durableId="208229350">
    <w:abstractNumId w:val="7"/>
  </w:num>
  <w:num w:numId="9" w16cid:durableId="2076317703">
    <w:abstractNumId w:val="12"/>
  </w:num>
  <w:num w:numId="10" w16cid:durableId="802234337">
    <w:abstractNumId w:val="22"/>
  </w:num>
  <w:num w:numId="11" w16cid:durableId="385684583">
    <w:abstractNumId w:val="16"/>
  </w:num>
  <w:num w:numId="12" w16cid:durableId="65956355">
    <w:abstractNumId w:val="33"/>
  </w:num>
  <w:num w:numId="13" w16cid:durableId="354035738">
    <w:abstractNumId w:val="38"/>
  </w:num>
  <w:num w:numId="14" w16cid:durableId="395475347">
    <w:abstractNumId w:val="1"/>
  </w:num>
  <w:num w:numId="15" w16cid:durableId="1336884254">
    <w:abstractNumId w:val="21"/>
  </w:num>
  <w:num w:numId="16" w16cid:durableId="757364363">
    <w:abstractNumId w:val="28"/>
  </w:num>
  <w:num w:numId="17" w16cid:durableId="2033720445">
    <w:abstractNumId w:val="39"/>
  </w:num>
  <w:num w:numId="18" w16cid:durableId="837696955">
    <w:abstractNumId w:val="34"/>
  </w:num>
  <w:num w:numId="19" w16cid:durableId="414474922">
    <w:abstractNumId w:val="20"/>
  </w:num>
  <w:num w:numId="20" w16cid:durableId="2059282820">
    <w:abstractNumId w:val="9"/>
  </w:num>
  <w:num w:numId="21" w16cid:durableId="1490631062">
    <w:abstractNumId w:val="19"/>
  </w:num>
  <w:num w:numId="22" w16cid:durableId="1901403376">
    <w:abstractNumId w:val="2"/>
  </w:num>
  <w:num w:numId="23" w16cid:durableId="901527545">
    <w:abstractNumId w:val="31"/>
  </w:num>
  <w:num w:numId="24" w16cid:durableId="13649980">
    <w:abstractNumId w:val="6"/>
  </w:num>
  <w:num w:numId="25" w16cid:durableId="1364744581">
    <w:abstractNumId w:val="10"/>
  </w:num>
  <w:num w:numId="26" w16cid:durableId="1671255231">
    <w:abstractNumId w:val="26"/>
  </w:num>
  <w:num w:numId="27" w16cid:durableId="1198667109">
    <w:abstractNumId w:val="35"/>
  </w:num>
  <w:num w:numId="28" w16cid:durableId="619802950">
    <w:abstractNumId w:val="4"/>
  </w:num>
  <w:num w:numId="29" w16cid:durableId="367877274">
    <w:abstractNumId w:val="25"/>
  </w:num>
  <w:num w:numId="30" w16cid:durableId="802776096">
    <w:abstractNumId w:val="5"/>
  </w:num>
  <w:num w:numId="31" w16cid:durableId="742023868">
    <w:abstractNumId w:val="15"/>
  </w:num>
  <w:num w:numId="32" w16cid:durableId="404689245">
    <w:abstractNumId w:val="30"/>
  </w:num>
  <w:num w:numId="33" w16cid:durableId="1361203164">
    <w:abstractNumId w:val="32"/>
  </w:num>
  <w:num w:numId="34" w16cid:durableId="2136636456">
    <w:abstractNumId w:val="23"/>
  </w:num>
  <w:num w:numId="35" w16cid:durableId="882057253">
    <w:abstractNumId w:val="8"/>
  </w:num>
  <w:num w:numId="36" w16cid:durableId="2002463788">
    <w:abstractNumId w:val="37"/>
  </w:num>
  <w:num w:numId="37" w16cid:durableId="1464738753">
    <w:abstractNumId w:val="13"/>
  </w:num>
  <w:num w:numId="38" w16cid:durableId="1462070677">
    <w:abstractNumId w:val="3"/>
  </w:num>
  <w:num w:numId="39" w16cid:durableId="1886866115">
    <w:abstractNumId w:val="27"/>
  </w:num>
  <w:num w:numId="40" w16cid:durableId="965311621">
    <w:abstractNumId w:val="29"/>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20BC"/>
    <w:rsid w:val="000823B6"/>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21D3"/>
    <w:rsid w:val="001134BA"/>
    <w:rsid w:val="001141BB"/>
    <w:rsid w:val="001141D2"/>
    <w:rsid w:val="001177A3"/>
    <w:rsid w:val="001202D6"/>
    <w:rsid w:val="00121F06"/>
    <w:rsid w:val="00121FDB"/>
    <w:rsid w:val="00122FBA"/>
    <w:rsid w:val="0012332C"/>
    <w:rsid w:val="00123341"/>
    <w:rsid w:val="00123346"/>
    <w:rsid w:val="0012366E"/>
    <w:rsid w:val="001243AB"/>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B5C"/>
    <w:rsid w:val="00326C64"/>
    <w:rsid w:val="00327504"/>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6ACF"/>
    <w:rsid w:val="00376F12"/>
    <w:rsid w:val="003773C6"/>
    <w:rsid w:val="00377D85"/>
    <w:rsid w:val="00377F96"/>
    <w:rsid w:val="00380A64"/>
    <w:rsid w:val="00381CBE"/>
    <w:rsid w:val="00382545"/>
    <w:rsid w:val="00382560"/>
    <w:rsid w:val="00382976"/>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5F06"/>
    <w:rsid w:val="00466978"/>
    <w:rsid w:val="00466BB8"/>
    <w:rsid w:val="00467B75"/>
    <w:rsid w:val="00470063"/>
    <w:rsid w:val="00471E68"/>
    <w:rsid w:val="00473B25"/>
    <w:rsid w:val="00473E08"/>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540"/>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1B2"/>
    <w:rsid w:val="004A14BA"/>
    <w:rsid w:val="004A4540"/>
    <w:rsid w:val="004A4673"/>
    <w:rsid w:val="004A4A8A"/>
    <w:rsid w:val="004A547C"/>
    <w:rsid w:val="004A5C2D"/>
    <w:rsid w:val="004A6E47"/>
    <w:rsid w:val="004A7103"/>
    <w:rsid w:val="004A755E"/>
    <w:rsid w:val="004A757F"/>
    <w:rsid w:val="004A7740"/>
    <w:rsid w:val="004B00F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27B"/>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5F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5B27"/>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26B2"/>
    <w:rsid w:val="00615C3B"/>
    <w:rsid w:val="006179CD"/>
    <w:rsid w:val="0062079C"/>
    <w:rsid w:val="00622F55"/>
    <w:rsid w:val="00622FC0"/>
    <w:rsid w:val="006242FC"/>
    <w:rsid w:val="00624A90"/>
    <w:rsid w:val="0062655F"/>
    <w:rsid w:val="00627F1E"/>
    <w:rsid w:val="0063027D"/>
    <w:rsid w:val="00631B43"/>
    <w:rsid w:val="00631C59"/>
    <w:rsid w:val="00631DF6"/>
    <w:rsid w:val="0063295F"/>
    <w:rsid w:val="00634F47"/>
    <w:rsid w:val="006350D2"/>
    <w:rsid w:val="0063572C"/>
    <w:rsid w:val="00637A27"/>
    <w:rsid w:val="00637FC1"/>
    <w:rsid w:val="0064029B"/>
    <w:rsid w:val="00641DB4"/>
    <w:rsid w:val="006425C0"/>
    <w:rsid w:val="00642A9C"/>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BB1"/>
    <w:rsid w:val="006C1C09"/>
    <w:rsid w:val="006C1D32"/>
    <w:rsid w:val="006C1D8C"/>
    <w:rsid w:val="006C2256"/>
    <w:rsid w:val="006C32DE"/>
    <w:rsid w:val="006C4BF4"/>
    <w:rsid w:val="006C5DCD"/>
    <w:rsid w:val="006C61EC"/>
    <w:rsid w:val="006C6210"/>
    <w:rsid w:val="006C6538"/>
    <w:rsid w:val="006C6C8A"/>
    <w:rsid w:val="006C753A"/>
    <w:rsid w:val="006D0261"/>
    <w:rsid w:val="006D0F14"/>
    <w:rsid w:val="006D11F8"/>
    <w:rsid w:val="006D29B8"/>
    <w:rsid w:val="006D3559"/>
    <w:rsid w:val="006D3644"/>
    <w:rsid w:val="006D3764"/>
    <w:rsid w:val="006D39A6"/>
    <w:rsid w:val="006D3E7E"/>
    <w:rsid w:val="006D4075"/>
    <w:rsid w:val="006D4C0E"/>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90C"/>
    <w:rsid w:val="007A0C98"/>
    <w:rsid w:val="007A1CC2"/>
    <w:rsid w:val="007A32DA"/>
    <w:rsid w:val="007A51BF"/>
    <w:rsid w:val="007A5462"/>
    <w:rsid w:val="007A57DB"/>
    <w:rsid w:val="007A65A5"/>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5CC6"/>
    <w:rsid w:val="007C614C"/>
    <w:rsid w:val="007C69D4"/>
    <w:rsid w:val="007D1EC9"/>
    <w:rsid w:val="007D2301"/>
    <w:rsid w:val="007D2CA6"/>
    <w:rsid w:val="007D38ED"/>
    <w:rsid w:val="007D3CC3"/>
    <w:rsid w:val="007D3DDF"/>
    <w:rsid w:val="007D3F47"/>
    <w:rsid w:val="007D4357"/>
    <w:rsid w:val="007D52F3"/>
    <w:rsid w:val="007D6D92"/>
    <w:rsid w:val="007D706E"/>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93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44F"/>
    <w:rsid w:val="008777F3"/>
    <w:rsid w:val="00880083"/>
    <w:rsid w:val="008809DA"/>
    <w:rsid w:val="00884983"/>
    <w:rsid w:val="00884F2F"/>
    <w:rsid w:val="00884FF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17D"/>
    <w:rsid w:val="008A4628"/>
    <w:rsid w:val="008A5991"/>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97C"/>
    <w:rsid w:val="008F2BE6"/>
    <w:rsid w:val="008F2DC0"/>
    <w:rsid w:val="008F333D"/>
    <w:rsid w:val="008F3FB6"/>
    <w:rsid w:val="008F670D"/>
    <w:rsid w:val="008F7185"/>
    <w:rsid w:val="009015EB"/>
    <w:rsid w:val="00901C02"/>
    <w:rsid w:val="00901ECF"/>
    <w:rsid w:val="00902298"/>
    <w:rsid w:val="0090285C"/>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8A7"/>
    <w:rsid w:val="00952B19"/>
    <w:rsid w:val="00953230"/>
    <w:rsid w:val="009534D0"/>
    <w:rsid w:val="00953EF4"/>
    <w:rsid w:val="0095725E"/>
    <w:rsid w:val="0095753A"/>
    <w:rsid w:val="00957EEB"/>
    <w:rsid w:val="0096111F"/>
    <w:rsid w:val="009624AF"/>
    <w:rsid w:val="00962BA8"/>
    <w:rsid w:val="00964169"/>
    <w:rsid w:val="00964AA4"/>
    <w:rsid w:val="00964E25"/>
    <w:rsid w:val="00964EF5"/>
    <w:rsid w:val="00966DDD"/>
    <w:rsid w:val="00967153"/>
    <w:rsid w:val="009702F1"/>
    <w:rsid w:val="00970A04"/>
    <w:rsid w:val="00970B26"/>
    <w:rsid w:val="00970EC2"/>
    <w:rsid w:val="00970FEF"/>
    <w:rsid w:val="00971E2D"/>
    <w:rsid w:val="00972BB5"/>
    <w:rsid w:val="0097306C"/>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571"/>
    <w:rsid w:val="009B6DF9"/>
    <w:rsid w:val="009B7C28"/>
    <w:rsid w:val="009B7F1D"/>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3DF5"/>
    <w:rsid w:val="00A43E42"/>
    <w:rsid w:val="00A45089"/>
    <w:rsid w:val="00A450C5"/>
    <w:rsid w:val="00A450C9"/>
    <w:rsid w:val="00A45575"/>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97E"/>
    <w:rsid w:val="00B04AE0"/>
    <w:rsid w:val="00B04AF2"/>
    <w:rsid w:val="00B04BD5"/>
    <w:rsid w:val="00B05C9B"/>
    <w:rsid w:val="00B05CFA"/>
    <w:rsid w:val="00B06754"/>
    <w:rsid w:val="00B0747D"/>
    <w:rsid w:val="00B105E2"/>
    <w:rsid w:val="00B1122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019"/>
    <w:rsid w:val="00B405F2"/>
    <w:rsid w:val="00B4099E"/>
    <w:rsid w:val="00B43EB3"/>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2735"/>
    <w:rsid w:val="00BA2782"/>
    <w:rsid w:val="00BA2CD7"/>
    <w:rsid w:val="00BA3606"/>
    <w:rsid w:val="00BA360B"/>
    <w:rsid w:val="00BA42DE"/>
    <w:rsid w:val="00BA4D29"/>
    <w:rsid w:val="00BA58CC"/>
    <w:rsid w:val="00BA66DD"/>
    <w:rsid w:val="00BA672C"/>
    <w:rsid w:val="00BA6799"/>
    <w:rsid w:val="00BA693E"/>
    <w:rsid w:val="00BA6B17"/>
    <w:rsid w:val="00BA6BF3"/>
    <w:rsid w:val="00BA6EDD"/>
    <w:rsid w:val="00BB0010"/>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5B7D"/>
    <w:rsid w:val="00BC6193"/>
    <w:rsid w:val="00BC645E"/>
    <w:rsid w:val="00BC6CC9"/>
    <w:rsid w:val="00BC72CF"/>
    <w:rsid w:val="00BC7325"/>
    <w:rsid w:val="00BC794A"/>
    <w:rsid w:val="00BC7E5A"/>
    <w:rsid w:val="00BD0EF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55A9"/>
    <w:rsid w:val="00C165AA"/>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F6B"/>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079"/>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7506"/>
    <w:rsid w:val="00D275A5"/>
    <w:rsid w:val="00D276DF"/>
    <w:rsid w:val="00D311E6"/>
    <w:rsid w:val="00D31487"/>
    <w:rsid w:val="00D33935"/>
    <w:rsid w:val="00D33C5B"/>
    <w:rsid w:val="00D346AB"/>
    <w:rsid w:val="00D34E80"/>
    <w:rsid w:val="00D35DC5"/>
    <w:rsid w:val="00D3616A"/>
    <w:rsid w:val="00D36A82"/>
    <w:rsid w:val="00D36FDD"/>
    <w:rsid w:val="00D37170"/>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7BDA"/>
    <w:rsid w:val="00D60DF6"/>
    <w:rsid w:val="00D60FF5"/>
    <w:rsid w:val="00D610BE"/>
    <w:rsid w:val="00D620C5"/>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72C"/>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3AC7"/>
    <w:rsid w:val="00DA3EB0"/>
    <w:rsid w:val="00DA5AC2"/>
    <w:rsid w:val="00DA6194"/>
    <w:rsid w:val="00DA625C"/>
    <w:rsid w:val="00DB0204"/>
    <w:rsid w:val="00DB0B10"/>
    <w:rsid w:val="00DB148E"/>
    <w:rsid w:val="00DB2286"/>
    <w:rsid w:val="00DB233B"/>
    <w:rsid w:val="00DB24B5"/>
    <w:rsid w:val="00DB26F1"/>
    <w:rsid w:val="00DB32E8"/>
    <w:rsid w:val="00DB3E90"/>
    <w:rsid w:val="00DB42D9"/>
    <w:rsid w:val="00DB56E5"/>
    <w:rsid w:val="00DB6799"/>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BDE"/>
    <w:rsid w:val="00E62FCB"/>
    <w:rsid w:val="00E63A6D"/>
    <w:rsid w:val="00E63BC6"/>
    <w:rsid w:val="00E64528"/>
    <w:rsid w:val="00E648C1"/>
    <w:rsid w:val="00E65D6A"/>
    <w:rsid w:val="00E66CC5"/>
    <w:rsid w:val="00E66E0C"/>
    <w:rsid w:val="00E66FB5"/>
    <w:rsid w:val="00E66FD5"/>
    <w:rsid w:val="00E670D0"/>
    <w:rsid w:val="00E67238"/>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4FE"/>
    <w:rsid w:val="00EB2A0C"/>
    <w:rsid w:val="00EB34FB"/>
    <w:rsid w:val="00EB4302"/>
    <w:rsid w:val="00EB506D"/>
    <w:rsid w:val="00EB5F56"/>
    <w:rsid w:val="00EB7C15"/>
    <w:rsid w:val="00EC09D9"/>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6CC"/>
    <w:rsid w:val="00F36C90"/>
    <w:rsid w:val="00F37118"/>
    <w:rsid w:val="00F37510"/>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948"/>
    <w:rsid w:val="00FC5365"/>
    <w:rsid w:val="00FC59D6"/>
    <w:rsid w:val="00FC61C5"/>
    <w:rsid w:val="00FC6242"/>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https://glitch.com/edit/" TargetMode="Externa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hyperlink" Target="https://hubs.mozilla.com/jkemrr4" TargetMode="External"/><Relationship Id="rId47" Type="http://schemas.openxmlformats.org/officeDocument/2006/relationships/header" Target="header1.xml"/><Relationship Id="rId50"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svg"/><Relationship Id="rId40" Type="http://schemas.openxmlformats.org/officeDocument/2006/relationships/hyperlink" Target="https://foam-jumpy-dianella.glitch.me" TargetMode="External"/><Relationship Id="rId45" Type="http://schemas.openxmlformats.org/officeDocument/2006/relationships/hyperlink" Target="https://p5xr.org" TargetMode="Externa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6.png"/><Relationship Id="rId44" Type="http://schemas.openxmlformats.org/officeDocument/2006/relationships/hyperlink" Target="https://modelviewer.dev/" TargetMode="Externa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doc.babylonjs.com/" TargetMode="External"/><Relationship Id="rId48" Type="http://schemas.openxmlformats.org/officeDocument/2006/relationships/footer" Target="footer2.xml"/><Relationship Id="rId8" Type="http://schemas.openxmlformats.org/officeDocument/2006/relationships/webSettings" Target="webSettings.xml"/><Relationship Id="rId51" Type="http://schemas.microsoft.com/office/2011/relationships/people" Target="peop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s://interesting-parallel-bit.glitch.me" TargetMode="External"/><Relationship Id="rId46" Type="http://schemas.openxmlformats.org/officeDocument/2006/relationships/hyperlink" Target="https://playcanvas.com/" TargetMode="External"/><Relationship Id="rId20" Type="http://schemas.openxmlformats.org/officeDocument/2006/relationships/image" Target="media/image5.png"/><Relationship Id="rId41" Type="http://schemas.openxmlformats.org/officeDocument/2006/relationships/hyperlink" Target="https://hubs.mozilla.com/bBJ9sxc?hub_invite_id=Lr9efka" TargetMode="Externa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8</TotalTime>
  <Pages>56</Pages>
  <Words>54081</Words>
  <Characters>308262</Characters>
  <Application>Microsoft Office Word</Application>
  <DocSecurity>0</DocSecurity>
  <Lines>2568</Lines>
  <Paragraphs>72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61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38</cp:revision>
  <cp:lastPrinted>2021-05-23T17:03:00Z</cp:lastPrinted>
  <dcterms:created xsi:type="dcterms:W3CDTF">2023-08-27T13:40:00Z</dcterms:created>
  <dcterms:modified xsi:type="dcterms:W3CDTF">2023-09-10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SHfWwHCj"/&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